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18218F8" w14:textId="6E6540F5" w:rsidR="001965D9" w:rsidRPr="00BF3A72" w:rsidRDefault="001965D9" w:rsidP="00BF3A72">
      <w:pPr>
        <w:spacing w:line="240" w:lineRule="auto"/>
        <w:ind w:right="-1170"/>
        <w:rPr>
          <w:rFonts w:ascii="Times New Roman" w:hAnsi="Times New Roman" w:cs="Times New Roman"/>
          <w:sz w:val="24"/>
          <w:szCs w:val="24"/>
        </w:rPr>
      </w:pPr>
      <w:bookmarkStart w:id="0" w:name="_Hlk513999514"/>
      <w:r w:rsidRPr="00082E74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Pr="00BF3A72">
        <w:rPr>
          <w:rFonts w:ascii="Times New Roman" w:hAnsi="Times New Roman" w:cs="Times New Roman"/>
          <w:b/>
          <w:sz w:val="24"/>
          <w:szCs w:val="24"/>
        </w:rPr>
        <w:t>S</w:t>
      </w:r>
      <w:r w:rsidR="0058580C" w:rsidRPr="00BF3A72">
        <w:rPr>
          <w:rFonts w:ascii="Times New Roman" w:hAnsi="Times New Roman" w:cs="Times New Roman"/>
          <w:b/>
          <w:sz w:val="24"/>
          <w:szCs w:val="24"/>
        </w:rPr>
        <w:t>T</w:t>
      </w:r>
      <w:r w:rsidRPr="00082E74">
        <w:rPr>
          <w:rFonts w:ascii="Times New Roman" w:hAnsi="Times New Roman" w:cs="Times New Roman"/>
          <w:b/>
          <w:sz w:val="24"/>
          <w:szCs w:val="24"/>
        </w:rPr>
        <w:t>1</w:t>
      </w:r>
      <w:r w:rsidRPr="00BF3A72">
        <w:rPr>
          <w:rFonts w:ascii="Times New Roman" w:hAnsi="Times New Roman" w:cs="Times New Roman"/>
          <w:sz w:val="24"/>
          <w:szCs w:val="24"/>
        </w:rPr>
        <w:t xml:space="preserve"> </w:t>
      </w:r>
    </w:p>
    <w:tbl>
      <w:tblPr>
        <w:tblStyle w:val="TableGrid"/>
        <w:tblW w:w="10064" w:type="dxa"/>
        <w:tblInd w:w="-252" w:type="dxa"/>
        <w:tblLook w:val="04A0" w:firstRow="1" w:lastRow="0" w:firstColumn="1" w:lastColumn="0" w:noHBand="0" w:noVBand="1"/>
      </w:tblPr>
      <w:tblGrid>
        <w:gridCol w:w="1242"/>
        <w:gridCol w:w="198"/>
        <w:gridCol w:w="1242"/>
        <w:gridCol w:w="1558"/>
        <w:gridCol w:w="2042"/>
        <w:gridCol w:w="1710"/>
        <w:gridCol w:w="1080"/>
        <w:gridCol w:w="992"/>
      </w:tblGrid>
      <w:tr w:rsidR="001965D9" w:rsidRPr="003263D5" w14:paraId="14E5F849" w14:textId="77777777" w:rsidTr="00827005">
        <w:tc>
          <w:tcPr>
            <w:tcW w:w="12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tcMar>
              <w:left w:w="0" w:type="dxa"/>
              <w:right w:w="0" w:type="dxa"/>
            </w:tcMar>
          </w:tcPr>
          <w:p w14:paraId="5704C7C6" w14:textId="77777777" w:rsidR="001965D9" w:rsidRPr="006D3525" w:rsidRDefault="001965D9" w:rsidP="00827005">
            <w:pPr>
              <w:jc w:val="center"/>
              <w:rPr>
                <w:rFonts w:ascii="Times" w:hAnsi="Times"/>
                <w:b/>
                <w:sz w:val="20"/>
                <w:szCs w:val="20"/>
              </w:rPr>
            </w:pPr>
            <w:r w:rsidRPr="006D3525">
              <w:rPr>
                <w:rFonts w:ascii="Times" w:hAnsi="Times"/>
                <w:b/>
                <w:sz w:val="20"/>
                <w:szCs w:val="20"/>
              </w:rPr>
              <w:t>Protein</w:t>
            </w:r>
          </w:p>
        </w:tc>
        <w:tc>
          <w:tcPr>
            <w:tcW w:w="144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tcMar>
              <w:left w:w="0" w:type="dxa"/>
              <w:right w:w="0" w:type="dxa"/>
            </w:tcMar>
          </w:tcPr>
          <w:p w14:paraId="6D70C886" w14:textId="77777777" w:rsidR="001965D9" w:rsidRPr="006D3525" w:rsidRDefault="001965D9" w:rsidP="00827005">
            <w:pPr>
              <w:jc w:val="center"/>
              <w:rPr>
                <w:rFonts w:ascii="Times" w:hAnsi="Times"/>
                <w:b/>
                <w:sz w:val="20"/>
                <w:szCs w:val="20"/>
              </w:rPr>
            </w:pPr>
            <w:r w:rsidRPr="006D3525">
              <w:rPr>
                <w:rFonts w:ascii="Times" w:hAnsi="Times"/>
                <w:b/>
                <w:sz w:val="20"/>
                <w:szCs w:val="20"/>
              </w:rPr>
              <w:t>Substrate</w:t>
            </w:r>
          </w:p>
        </w:tc>
        <w:tc>
          <w:tcPr>
            <w:tcW w:w="15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tcMar>
              <w:left w:w="0" w:type="dxa"/>
              <w:right w:w="0" w:type="dxa"/>
            </w:tcMar>
          </w:tcPr>
          <w:p w14:paraId="1AC9B577" w14:textId="77777777" w:rsidR="001965D9" w:rsidRPr="006D3525" w:rsidRDefault="001965D9" w:rsidP="00827005">
            <w:pPr>
              <w:jc w:val="center"/>
              <w:rPr>
                <w:rFonts w:ascii="Times" w:hAnsi="Times"/>
                <w:b/>
                <w:sz w:val="20"/>
                <w:szCs w:val="20"/>
              </w:rPr>
            </w:pPr>
            <w:r w:rsidRPr="006A5093">
              <w:rPr>
                <w:rFonts w:ascii="Times" w:hAnsi="Times"/>
                <w:b/>
                <w:i/>
                <w:sz w:val="20"/>
                <w:szCs w:val="20"/>
              </w:rPr>
              <w:t>K</w:t>
            </w:r>
            <w:r w:rsidRPr="006A5093">
              <w:rPr>
                <w:rFonts w:ascii="Times" w:hAnsi="Times"/>
                <w:b/>
                <w:i/>
                <w:sz w:val="20"/>
                <w:szCs w:val="20"/>
                <w:vertAlign w:val="subscript"/>
              </w:rPr>
              <w:t xml:space="preserve">M </w:t>
            </w:r>
            <w:r w:rsidRPr="006D3525">
              <w:rPr>
                <w:rFonts w:ascii="Times" w:hAnsi="Times"/>
                <w:b/>
                <w:sz w:val="20"/>
                <w:szCs w:val="20"/>
              </w:rPr>
              <w:t>(mM)</w:t>
            </w:r>
          </w:p>
        </w:tc>
        <w:tc>
          <w:tcPr>
            <w:tcW w:w="20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tcMar>
              <w:left w:w="0" w:type="dxa"/>
              <w:right w:w="0" w:type="dxa"/>
            </w:tcMar>
          </w:tcPr>
          <w:p w14:paraId="47436894" w14:textId="77777777" w:rsidR="001965D9" w:rsidRPr="006D3525" w:rsidRDefault="001965D9" w:rsidP="00827005">
            <w:pPr>
              <w:jc w:val="center"/>
              <w:rPr>
                <w:rFonts w:ascii="Times" w:hAnsi="Times"/>
                <w:b/>
                <w:sz w:val="20"/>
                <w:szCs w:val="20"/>
              </w:rPr>
            </w:pPr>
            <w:proofErr w:type="spellStart"/>
            <w:r w:rsidRPr="006A5093">
              <w:rPr>
                <w:rFonts w:ascii="Times" w:hAnsi="Times"/>
                <w:b/>
                <w:i/>
                <w:sz w:val="20"/>
                <w:szCs w:val="20"/>
              </w:rPr>
              <w:t>k</w:t>
            </w:r>
            <w:r w:rsidRPr="006A5093">
              <w:rPr>
                <w:rFonts w:ascii="Times" w:hAnsi="Times"/>
                <w:b/>
                <w:i/>
                <w:sz w:val="20"/>
                <w:szCs w:val="20"/>
                <w:vertAlign w:val="subscript"/>
              </w:rPr>
              <w:t>cat</w:t>
            </w:r>
            <w:proofErr w:type="spellEnd"/>
            <w:r w:rsidRPr="006D3525">
              <w:rPr>
                <w:rFonts w:ascii="Times" w:hAnsi="Times"/>
                <w:b/>
                <w:sz w:val="20"/>
                <w:szCs w:val="20"/>
              </w:rPr>
              <w:t xml:space="preserve"> (s</w:t>
            </w:r>
            <w:r w:rsidRPr="006D3525">
              <w:rPr>
                <w:rFonts w:ascii="Times" w:hAnsi="Times"/>
                <w:b/>
                <w:sz w:val="20"/>
                <w:szCs w:val="20"/>
                <w:vertAlign w:val="superscript"/>
              </w:rPr>
              <w:t>-1</w:t>
            </w:r>
            <w:r w:rsidRPr="006D3525">
              <w:rPr>
                <w:rFonts w:ascii="Times" w:hAnsi="Times"/>
                <w:b/>
                <w:sz w:val="20"/>
                <w:szCs w:val="20"/>
              </w:rPr>
              <w:t>)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tcMar>
              <w:left w:w="0" w:type="dxa"/>
              <w:right w:w="0" w:type="dxa"/>
            </w:tcMar>
          </w:tcPr>
          <w:p w14:paraId="000FC126" w14:textId="77777777" w:rsidR="001965D9" w:rsidRPr="006D3525" w:rsidRDefault="001965D9" w:rsidP="00827005">
            <w:pPr>
              <w:jc w:val="center"/>
              <w:rPr>
                <w:rFonts w:ascii="Times" w:hAnsi="Times"/>
                <w:b/>
                <w:sz w:val="20"/>
                <w:szCs w:val="20"/>
              </w:rPr>
            </w:pPr>
            <w:proofErr w:type="spellStart"/>
            <w:r w:rsidRPr="006A5093">
              <w:rPr>
                <w:rFonts w:ascii="Times" w:hAnsi="Times"/>
                <w:b/>
                <w:i/>
                <w:sz w:val="20"/>
                <w:szCs w:val="20"/>
              </w:rPr>
              <w:t>k</w:t>
            </w:r>
            <w:r w:rsidRPr="006A5093">
              <w:rPr>
                <w:rFonts w:ascii="Times" w:hAnsi="Times"/>
                <w:b/>
                <w:i/>
                <w:sz w:val="20"/>
                <w:szCs w:val="20"/>
                <w:vertAlign w:val="subscript"/>
              </w:rPr>
              <w:t>cat</w:t>
            </w:r>
            <w:proofErr w:type="spellEnd"/>
            <w:r w:rsidRPr="006D3525">
              <w:rPr>
                <w:rFonts w:ascii="Times" w:hAnsi="Times"/>
                <w:b/>
                <w:sz w:val="20"/>
                <w:szCs w:val="20"/>
              </w:rPr>
              <w:t>/</w:t>
            </w:r>
            <w:r w:rsidRPr="006A5093">
              <w:rPr>
                <w:rFonts w:ascii="Times" w:hAnsi="Times"/>
                <w:b/>
                <w:i/>
                <w:sz w:val="20"/>
                <w:szCs w:val="20"/>
              </w:rPr>
              <w:t>K</w:t>
            </w:r>
            <w:r>
              <w:rPr>
                <w:rFonts w:ascii="Times" w:hAnsi="Times"/>
                <w:b/>
                <w:i/>
                <w:sz w:val="20"/>
                <w:szCs w:val="20"/>
                <w:vertAlign w:val="subscript"/>
              </w:rPr>
              <w:t>M</w:t>
            </w:r>
            <w:r w:rsidRPr="006D3525">
              <w:rPr>
                <w:rFonts w:ascii="Times" w:hAnsi="Times"/>
                <w:b/>
                <w:sz w:val="20"/>
                <w:szCs w:val="20"/>
              </w:rPr>
              <w:t xml:space="preserve"> (s</w:t>
            </w:r>
            <w:r w:rsidRPr="006D3525">
              <w:rPr>
                <w:rFonts w:ascii="Times" w:hAnsi="Times"/>
                <w:b/>
                <w:sz w:val="20"/>
                <w:szCs w:val="20"/>
                <w:vertAlign w:val="superscript"/>
              </w:rPr>
              <w:t>-1</w:t>
            </w:r>
            <w:r w:rsidRPr="006D3525">
              <w:rPr>
                <w:rFonts w:ascii="Times" w:hAnsi="Times"/>
                <w:b/>
                <w:sz w:val="20"/>
                <w:szCs w:val="20"/>
              </w:rPr>
              <w:t>M</w:t>
            </w:r>
            <w:r w:rsidRPr="006D3525">
              <w:rPr>
                <w:rFonts w:ascii="Times" w:hAnsi="Times"/>
                <w:b/>
                <w:sz w:val="20"/>
                <w:szCs w:val="20"/>
                <w:vertAlign w:val="superscript"/>
              </w:rPr>
              <w:t>-1</w:t>
            </w:r>
            <w:r w:rsidRPr="006D3525">
              <w:rPr>
                <w:rFonts w:ascii="Times" w:hAnsi="Times"/>
                <w:b/>
                <w:sz w:val="20"/>
                <w:szCs w:val="20"/>
              </w:rPr>
              <w:t>) x 10</w:t>
            </w:r>
            <w:r w:rsidRPr="006D3525">
              <w:rPr>
                <w:rFonts w:ascii="Times" w:hAnsi="Times"/>
                <w:b/>
                <w:sz w:val="20"/>
                <w:szCs w:val="20"/>
                <w:vertAlign w:val="superscript"/>
              </w:rPr>
              <w:t>6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tcMar>
              <w:left w:w="0" w:type="dxa"/>
              <w:right w:w="0" w:type="dxa"/>
            </w:tcMar>
          </w:tcPr>
          <w:p w14:paraId="777177F0" w14:textId="77777777" w:rsidR="001965D9" w:rsidRDefault="001965D9" w:rsidP="00827005">
            <w:pPr>
              <w:jc w:val="center"/>
              <w:rPr>
                <w:rFonts w:ascii="Times" w:hAnsi="Times"/>
                <w:b/>
                <w:sz w:val="20"/>
                <w:szCs w:val="20"/>
              </w:rPr>
            </w:pPr>
            <w:r>
              <w:rPr>
                <w:rFonts w:ascii="Times" w:hAnsi="Times"/>
                <w:b/>
                <w:sz w:val="20"/>
                <w:szCs w:val="20"/>
              </w:rPr>
              <w:t>Temp. (K)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tcMar>
              <w:left w:w="0" w:type="dxa"/>
              <w:right w:w="0" w:type="dxa"/>
            </w:tcMar>
          </w:tcPr>
          <w:p w14:paraId="571327AD" w14:textId="77777777" w:rsidR="001965D9" w:rsidRPr="006D3525" w:rsidRDefault="001965D9" w:rsidP="00827005">
            <w:pPr>
              <w:jc w:val="center"/>
              <w:rPr>
                <w:rFonts w:ascii="Times" w:hAnsi="Times"/>
                <w:b/>
                <w:sz w:val="20"/>
                <w:szCs w:val="20"/>
              </w:rPr>
            </w:pPr>
            <w:r>
              <w:rPr>
                <w:rFonts w:ascii="Times" w:hAnsi="Times"/>
                <w:b/>
                <w:sz w:val="20"/>
                <w:szCs w:val="20"/>
              </w:rPr>
              <w:t>Ref.</w:t>
            </w:r>
          </w:p>
        </w:tc>
      </w:tr>
      <w:tr w:rsidR="001965D9" w:rsidRPr="003263D5" w14:paraId="50055244" w14:textId="77777777" w:rsidTr="00827005">
        <w:tc>
          <w:tcPr>
            <w:tcW w:w="1242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572B33A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bRNaseA</w:t>
            </w:r>
          </w:p>
        </w:tc>
        <w:tc>
          <w:tcPr>
            <w:tcW w:w="144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C52A671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proofErr w:type="spellStart"/>
            <w:r w:rsidRPr="003263D5">
              <w:rPr>
                <w:rFonts w:ascii="Times" w:hAnsi="Times"/>
                <w:sz w:val="20"/>
                <w:szCs w:val="20"/>
              </w:rPr>
              <w:t>UpA</w:t>
            </w:r>
            <w:proofErr w:type="spellEnd"/>
          </w:p>
        </w:tc>
        <w:tc>
          <w:tcPr>
            <w:tcW w:w="1558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9C805E1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0.20 ± 0.06</w:t>
            </w:r>
          </w:p>
        </w:tc>
        <w:tc>
          <w:tcPr>
            <w:tcW w:w="2042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99677DC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 xml:space="preserve">347 </w:t>
            </w:r>
            <w:r w:rsidRPr="003263D5">
              <w:rPr>
                <w:rFonts w:ascii="Times" w:hAnsi="Times"/>
                <w:sz w:val="20"/>
                <w:szCs w:val="20"/>
              </w:rPr>
              <w:t>± 40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C80F4C8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 xml:space="preserve">1.7 </w:t>
            </w:r>
            <w:r w:rsidRPr="003263D5">
              <w:rPr>
                <w:rFonts w:ascii="Times" w:hAnsi="Times"/>
                <w:sz w:val="20"/>
                <w:szCs w:val="20"/>
              </w:rPr>
              <w:t>± 0.3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A3B8FE6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t>298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4A0C2C1E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/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 &lt;EndNote&gt;&lt;Cite&gt;&lt;Author&gt;Fisher&lt;/Author&gt;&lt;Year&gt;1998&lt;/Year&gt;&lt;RecNum&gt;119&lt;/RecNum&gt;&lt;DisplayText&gt;&lt;style face="superscript"&gt;10&lt;/style&gt;&lt;/DisplayText&gt;&lt;record&gt;&lt;rec-number&gt;119&lt;/rec-number&gt;&lt;foreign-keys&gt;&lt;key app="EN" db-id="xrvx0pv07sd29qerwwu5tsfre5zvtwdzps5f" timestamp="1521598923"&gt;119&lt;/key&gt;&lt;/foreign-keys&gt;&lt;ref-type name="Journal Article"&gt;17&lt;/ref-type&gt;&lt;contributors&gt;&lt;authors&gt;&lt;author&gt;Fisher, B. M.&lt;/author&gt;&lt;author&gt;Schultz, L. W.&lt;/author&gt;&lt;author&gt;Raines, R. T.&lt;/author&gt;&lt;/authors&gt;&lt;/contributors&gt;&lt;auth-address&gt;Department of Biochemistry, University of Wisconsin-Madison 53706, USA.&lt;/auth-address&gt;&lt;titles&gt;&lt;title&gt;Coulombic effects of remote subsites on the active site of ribonuclease A&lt;/title&gt;&lt;secondary-title&gt;Biochemistry&lt;/secondary-title&gt;&lt;/titles&gt;&lt;periodical&gt;&lt;full-title&gt;Biochemistry&lt;/full-title&gt;&lt;/periodical&gt;&lt;pages&gt;17386-401&lt;/pages&gt;&lt;volume&gt;37&lt;/volume&gt;&lt;number&gt;50&lt;/number&gt;&lt;keywords&gt;&lt;keyword&gt;Alanine/genetics/metabolism&lt;/keyword&gt;&lt;keyword&gt;Arginine/genetics/metabolism&lt;/keyword&gt;&lt;keyword&gt;Binding Sites/genetics&lt;/keyword&gt;&lt;keyword&gt;Crystallography, X-Ray&lt;/keyword&gt;&lt;keyword&gt;Escherichia coli&lt;/keyword&gt;&lt;keyword&gt;Histidine/genetics/metabolism&lt;/keyword&gt;&lt;keyword&gt;Hydrogen-Ion Concentration&lt;/keyword&gt;&lt;keyword&gt;Isoelectric Point&lt;/keyword&gt;&lt;keyword&gt;Kinetics&lt;/keyword&gt;&lt;keyword&gt;Lysine/genetics/metabolism&lt;/keyword&gt;&lt;keyword&gt;Protein Binding&lt;/keyword&gt;&lt;keyword&gt;Ribonuclease, Pancreatic/*chemistry/genetics/*metabolism&lt;/keyword&gt;&lt;keyword&gt;Static Electricity&lt;/keyword&gt;&lt;keyword&gt;Uridine Monophosphate/analogs &amp;amp; derivatives/metabolism&lt;/keyword&gt;&lt;/keywords&gt;&lt;dates&gt;&lt;year&gt;1998&lt;/year&gt;&lt;pub-dates&gt;&lt;date&gt;Dec 15&lt;/date&gt;&lt;/pub-dates&gt;&lt;/dates&gt;&lt;isbn&gt;0006-2960 (Print)&amp;#xD;0006-2960 (Linking)&lt;/isbn&gt;&lt;accession-num&gt;9860854&lt;/accession-num&gt;&lt;urls&gt;&lt;related-urls&gt;&lt;url&gt;https://www.ncbi.nlm.nih.gov/pubmed/9860854&lt;/url&gt;&lt;/related-urls&gt;&lt;/urls&gt;&lt;electronic-resource-num&gt;10.1021/bi981369s&lt;/electronic-resource-num&gt;&lt;/record&gt;&lt;/Cite&gt;&lt;/EndNote&gt;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  <w:lang w:val="en-CA"/>
              </w:rPr>
              <w:t>10</w: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</w:p>
        </w:tc>
      </w:tr>
      <w:tr w:rsidR="001965D9" w:rsidRPr="003263D5" w14:paraId="63E651D9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731CC99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</w:rPr>
              <w:t>bRNaseA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4C82F7E0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proofErr w:type="spellStart"/>
            <w:r w:rsidRPr="003263D5">
              <w:rPr>
                <w:rFonts w:ascii="Times" w:hAnsi="Times"/>
                <w:sz w:val="20"/>
                <w:szCs w:val="20"/>
              </w:rPr>
              <w:t>UpA</w:t>
            </w:r>
            <w:proofErr w:type="spellEnd"/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76C3499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0.33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D2AC4D2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192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CCD9411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5.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5B619AF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6040952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/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 &lt;EndNote&gt;&lt;Cite&gt;&lt;Author&gt;Panov&lt;/Author&gt;&lt;Year&gt;1996&lt;/Year&gt;&lt;RecNum&gt;121&lt;/RecNum&gt;&lt;DisplayText&gt;&lt;style face="superscript"&gt;11&lt;/style&gt;&lt;/DisplayText&gt;&lt;record&gt;&lt;rec-number&gt;121&lt;/rec-number&gt;&lt;foreign-keys&gt;&lt;key app="EN" db-id="xrvx0pv07sd29qerwwu5tsfre5zvtwdzps5f" timestamp="1521598955"&gt;121&lt;/key&gt;&lt;/foreign-keys&gt;&lt;ref-type name="Journal Article"&gt;17&lt;/ref-type&gt;&lt;contributors&gt;&lt;authors&gt;&lt;author&gt;Panov, K. I.&lt;/author&gt;&lt;author&gt;Kolbanovskaya, E. Y.&lt;/author&gt;&lt;author&gt;Okorokov, A. L.&lt;/author&gt;&lt;author&gt;Panova, T. B.&lt;/author&gt;&lt;author&gt;Terwisscha van Scheltinga, A. C.&lt;/author&gt;&lt;author&gt;Karpeisky, MYa&lt;/author&gt;&lt;author&gt;Beintema, J. J.&lt;/author&gt;&lt;/authors&gt;&lt;/contributors&gt;&lt;auth-address&gt;Engelhardt Institute of Molecular Biology, Russian Academy of Sciences, Moscow.&lt;/auth-address&gt;&lt;titles&gt;&lt;title&gt;Ribonuclease A mutant His119 Asn: the role of histidine in catalysis&lt;/title&gt;&lt;secondary-title&gt;FEBS Letters&lt;/secondary-title&gt;&lt;/titles&gt;&lt;periodical&gt;&lt;full-title&gt;FEBS Letters&lt;/full-title&gt;&lt;/periodical&gt;&lt;pages&gt;57-60&lt;/pages&gt;&lt;volume&gt;398&lt;/volume&gt;&lt;number&gt;1&lt;/number&gt;&lt;keywords&gt;&lt;keyword&gt;Asparagine/genetics/metabolism&lt;/keyword&gt;&lt;keyword&gt;Binding Sites&lt;/keyword&gt;&lt;keyword&gt;Histidine/chemistry/*metabolism&lt;/keyword&gt;&lt;keyword&gt;Models, Molecular&lt;/keyword&gt;&lt;keyword&gt;Mutagenesis, Site-Directed&lt;/keyword&gt;&lt;keyword&gt;*Mutation&lt;/keyword&gt;&lt;keyword&gt;Protein Conformation&lt;/keyword&gt;&lt;keyword&gt;Recombinant Proteins/genetics/metabolism&lt;/keyword&gt;&lt;keyword&gt;Ribonuclease, Pancreatic/chemistry/*genetics/*metabolism&lt;/keyword&gt;&lt;/keywords&gt;&lt;dates&gt;&lt;year&gt;1996&lt;/year&gt;&lt;pub-dates&gt;&lt;date&gt;Nov 25&lt;/date&gt;&lt;/pub-dates&gt;&lt;/dates&gt;&lt;isbn&gt;0014-5793 (Print)&amp;#xD;0014-5793 (Linking)&lt;/isbn&gt;&lt;accession-num&gt;8946953&lt;/accession-num&gt;&lt;urls&gt;&lt;related-urls&gt;&lt;url&gt;https://www.ncbi.nlm.nih.gov/pubmed/8946953&lt;/url&gt;&lt;/related-urls&gt;&lt;/urls&gt;&lt;/record&gt;&lt;/Cite&gt;&lt;/EndNote&gt;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  <w:lang w:val="en-CA"/>
              </w:rPr>
              <w:t>11</w: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</w:p>
        </w:tc>
      </w:tr>
      <w:tr w:rsidR="001965D9" w:rsidRPr="003263D5" w14:paraId="1C9BC34A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5DEE17A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</w:rPr>
              <w:t>bRNaseA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27CD186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proofErr w:type="spellStart"/>
            <w:r w:rsidRPr="003263D5">
              <w:rPr>
                <w:rFonts w:ascii="Times" w:hAnsi="Times"/>
                <w:sz w:val="20"/>
                <w:szCs w:val="20"/>
              </w:rPr>
              <w:t>UpA</w:t>
            </w:r>
            <w:proofErr w:type="spellEnd"/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97ED11B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0.62 ± 0.09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128C0F8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1400 ± 15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37F9A80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2.3 ± 0.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156E104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D03247E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/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 &lt;EndNote&gt;&lt;Cite&gt;&lt;Author&gt;delCardayre&lt;/Author&gt;&lt;Year&gt;1994&lt;/Year&gt;&lt;RecNum&gt;122&lt;/RecNum&gt;&lt;DisplayText&gt;&lt;style face="superscript"&gt;12&lt;/style&gt;&lt;/DisplayText&gt;&lt;record&gt;&lt;rec-number&gt;122&lt;/rec-number&gt;&lt;foreign-keys&gt;&lt;key app="EN" db-id="xrvx0pv07sd29qerwwu5tsfre5zvtwdzps5f" timestamp="1521598989"&gt;122&lt;/key&gt;&lt;/foreign-keys&gt;&lt;ref-type name="Journal Article"&gt;17&lt;/ref-type&gt;&lt;contributors&gt;&lt;authors&gt;&lt;author&gt;delCardayre, S. B.&lt;/author&gt;&lt;author&gt;Raines, R. T.&lt;/author&gt;&lt;/authors&gt;&lt;/contributors&gt;&lt;auth-address&gt;Department of Biochemistry, University of Wisconsin-Madison 53706-1569.&lt;/auth-address&gt;&lt;titles&gt;&lt;title&gt;Structural determinants of enzymatic processivity&lt;/title&gt;&lt;secondary-title&gt;Biochemistry&lt;/secondary-title&gt;&lt;/titles&gt;&lt;periodical&gt;&lt;full-title&gt;Biochemistry&lt;/full-title&gt;&lt;/periodical&gt;&lt;pages&gt;6031-7&lt;/pages&gt;&lt;volume&gt;33&lt;/volume&gt;&lt;number&gt;20&lt;/number&gt;&lt;keywords&gt;&lt;keyword&gt;Animals&lt;/keyword&gt;&lt;keyword&gt;Base Sequence&lt;/keyword&gt;&lt;keyword&gt;Binding Sites&lt;/keyword&gt;&lt;keyword&gt;Catalysis&lt;/keyword&gt;&lt;keyword&gt;Cattle&lt;/keyword&gt;&lt;keyword&gt;Kinetics&lt;/keyword&gt;&lt;keyword&gt;Magnetic Resonance Spectroscopy&lt;/keyword&gt;&lt;keyword&gt;Models, Molecular&lt;/keyword&gt;&lt;keyword&gt;Molecular Sequence Data&lt;/keyword&gt;&lt;keyword&gt;Mutagenesis, Site-Directed&lt;/keyword&gt;&lt;keyword&gt;Pancreas/enzymology&lt;/keyword&gt;&lt;keyword&gt;Poly A/metabolism&lt;/keyword&gt;&lt;keyword&gt;Poly C/metabolism&lt;/keyword&gt;&lt;keyword&gt;Poly U/metabolism&lt;/keyword&gt;&lt;keyword&gt;Ribonuclease, Pancreatic/*chemistry/genetics/metabolism&lt;/keyword&gt;&lt;keyword&gt;Structure-Activity Relationship&lt;/keyword&gt;&lt;keyword&gt;Substrate Specificity&lt;/keyword&gt;&lt;/keywords&gt;&lt;dates&gt;&lt;year&gt;1994&lt;/year&gt;&lt;pub-dates&gt;&lt;date&gt;May 24&lt;/date&gt;&lt;/pub-dates&gt;&lt;/dates&gt;&lt;isbn&gt;0006-2960 (Print)&amp;#xD;0006-2960 (Linking)&lt;/isbn&gt;&lt;accession-num&gt;8193116&lt;/accession-num&gt;&lt;urls&gt;&lt;related-urls&gt;&lt;url&gt;https://www.ncbi.nlm.nih.gov/pubmed/8193116&lt;/url&gt;&lt;/related-urls&gt;&lt;/urls&gt;&lt;/record&gt;&lt;/Cite&gt;&lt;/EndNote&gt;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  <w:lang w:val="en-CA"/>
              </w:rPr>
              <w:t>12</w: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</w:p>
        </w:tc>
      </w:tr>
      <w:tr w:rsidR="001965D9" w:rsidRPr="003263D5" w14:paraId="6F68901A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E9FB0FC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</w:rPr>
              <w:t>bRNaseA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F556D20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proofErr w:type="spellStart"/>
            <w:r w:rsidRPr="003263D5">
              <w:rPr>
                <w:rFonts w:ascii="Times" w:hAnsi="Times"/>
                <w:sz w:val="20"/>
                <w:szCs w:val="20"/>
              </w:rPr>
              <w:t>UpA</w:t>
            </w:r>
            <w:proofErr w:type="spellEnd"/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B486850" w14:textId="77777777" w:rsidR="001965D9" w:rsidRPr="003E7E16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 w:rsidRPr="00487E55">
              <w:rPr>
                <w:rFonts w:ascii="Times" w:hAnsi="Times"/>
                <w:sz w:val="20"/>
                <w:szCs w:val="20"/>
              </w:rPr>
              <w:t>0.</w:t>
            </w:r>
            <w:r w:rsidRPr="001C3897">
              <w:rPr>
                <w:rFonts w:ascii="Times" w:hAnsi="Times"/>
                <w:sz w:val="20"/>
                <w:szCs w:val="20"/>
              </w:rPr>
              <w:t>7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3D694B6" w14:textId="77777777" w:rsidR="001965D9" w:rsidRPr="004C67DF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 w:rsidRPr="004C67DF">
              <w:rPr>
                <w:rFonts w:ascii="Times" w:hAnsi="Times"/>
                <w:sz w:val="20"/>
                <w:szCs w:val="20"/>
                <w:lang w:val="en-CA"/>
              </w:rPr>
              <w:t>269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A13E72E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3.0 ± 0.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8989A1E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15D328A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/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 &lt;EndNote&gt;&lt;Cite&gt;&lt;Author&gt;Jardine&lt;/Author&gt;&lt;Year&gt;2001&lt;/Year&gt;&lt;RecNum&gt;123&lt;/RecNum&gt;&lt;DisplayText&gt;&lt;style face="superscript"&gt;13&lt;/style&gt;&lt;/DisplayText&gt;&lt;record&gt;&lt;rec-number&gt;123&lt;/rec-number&gt;&lt;foreign-keys&gt;&lt;key app="EN" db-id="xrvx0pv07sd29qerwwu5tsfre5zvtwdzps5f" timestamp="1521599008"&gt;123&lt;/key&gt;&lt;/foreign-keys&gt;&lt;ref-type name="Journal Article"&gt;17&lt;/ref-type&gt;&lt;contributors&gt;&lt;authors&gt;&lt;author&gt;Jardine, A. M.&lt;/author&gt;&lt;author&gt;Leonidas, D. D.&lt;/author&gt;&lt;author&gt;Jenkins, J. L.&lt;/author&gt;&lt;author&gt;Park, C.&lt;/author&gt;&lt;author&gt;Raines, R. T.&lt;/author&gt;&lt;author&gt;Acharya, K. R.&lt;/author&gt;&lt;author&gt;Shapiro, R.&lt;/author&gt;&lt;/authors&gt;&lt;/contributors&gt;&lt;auth-address&gt;Center for Biochemical and Biophysical Sciences and Medicine, Harvard Medical School, Boston, Massachusetts 02115, USA.&lt;/auth-address&gt;&lt;titles&gt;&lt;title&gt;Cleavage of 3&amp;apos;,5&amp;apos;-pyrophosphate-linked dinucleotides by ribonuclease A and angiogenin&lt;/title&gt;&lt;secondary-title&gt;Biochemistry&lt;/secondary-title&gt;&lt;/titles&gt;&lt;periodical&gt;&lt;full-title&gt;Biochemistry&lt;/full-title&gt;&lt;/periodical&gt;&lt;pages&gt;10262-72&lt;/pages&gt;&lt;volume&gt;40&lt;/volume&gt;&lt;number&gt;34&lt;/number&gt;&lt;keywords&gt;&lt;keyword&gt;Alanine&lt;/keyword&gt;&lt;keyword&gt;Amino Acid Substitution&lt;/keyword&gt;&lt;keyword&gt;Angiogenesis Inducing Agents/metabolism&lt;/keyword&gt;&lt;keyword&gt;Binding Sites&lt;/keyword&gt;&lt;keyword&gt;Crystallography, X-Ray&lt;/keyword&gt;&lt;keyword&gt;Dinucleoside Phosphates/chemical synthesis/chemistry/*metabolism&lt;/keyword&gt;&lt;keyword&gt;Diphosphates/chemistry/metabolism&lt;/keyword&gt;&lt;keyword&gt;Histidine&lt;/keyword&gt;&lt;keyword&gt;Kinetics&lt;/keyword&gt;&lt;keyword&gt;Models, Molecular&lt;/keyword&gt;&lt;keyword&gt;Molecular Conformation&lt;/keyword&gt;&lt;keyword&gt;Protein Conformation&lt;/keyword&gt;&lt;keyword&gt;Recombinant Proteins/chemistry/metabolism&lt;/keyword&gt;&lt;keyword&gt;Ribonuclease, Pancreatic/*chemistry/*metabolism&lt;/keyword&gt;&lt;keyword&gt;Substrate Specificity&lt;/keyword&gt;&lt;/keywords&gt;&lt;dates&gt;&lt;year&gt;2001&lt;/year&gt;&lt;pub-dates&gt;&lt;date&gt;Aug 28&lt;/date&gt;&lt;/pub-dates&gt;&lt;/dates&gt;&lt;isbn&gt;0006-2960 (Print)&amp;#xD;0006-2960 (Linking)&lt;/isbn&gt;&lt;accession-num&gt;11513604&lt;/accession-num&gt;&lt;urls&gt;&lt;related-urls&gt;&lt;url&gt;https://www.ncbi.nlm.nih.gov/pubmed/11513604&lt;/url&gt;&lt;/related-urls&gt;&lt;/urls&gt;&lt;/record&gt;&lt;/Cite&gt;&lt;/EndNote&gt;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  <w:lang w:val="en-CA"/>
              </w:rPr>
              <w:t>13</w: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</w:p>
        </w:tc>
      </w:tr>
      <w:tr w:rsidR="001965D9" w:rsidRPr="003263D5" w14:paraId="6213A530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96D2997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</w:rPr>
              <w:t>bRNaseA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BE13357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proofErr w:type="spellStart"/>
            <w:r w:rsidRPr="003263D5">
              <w:rPr>
                <w:rFonts w:ascii="Times" w:hAnsi="Times"/>
                <w:sz w:val="20"/>
                <w:szCs w:val="20"/>
              </w:rPr>
              <w:t>CpA</w:t>
            </w:r>
            <w:proofErr w:type="spellEnd"/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97B4DE5" w14:textId="77777777" w:rsidR="001965D9" w:rsidRPr="003E7E16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487E55">
              <w:rPr>
                <w:rFonts w:ascii="Times" w:hAnsi="Times"/>
                <w:sz w:val="20"/>
                <w:szCs w:val="20"/>
              </w:rPr>
              <w:t>0.</w:t>
            </w:r>
            <w:r w:rsidRPr="001C3897">
              <w:rPr>
                <w:rFonts w:ascii="Times" w:hAnsi="Times"/>
                <w:sz w:val="20"/>
                <w:szCs w:val="20"/>
              </w:rPr>
              <w:t>5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A683A5B" w14:textId="77777777" w:rsidR="001965D9" w:rsidRPr="004C67DF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4C67DF">
              <w:rPr>
                <w:rFonts w:ascii="Times" w:hAnsi="Times"/>
                <w:sz w:val="20"/>
                <w:szCs w:val="20"/>
                <w:lang w:val="en-CA"/>
              </w:rPr>
              <w:t>230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B93B20A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6.4 ± 0.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C220293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FC98C2F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 xml:space="preserve"> </w: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/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 &lt;EndNote&gt;&lt;Cite&gt;&lt;Author&gt;Jardine&lt;/Author&gt;&lt;Year&gt;2001&lt;/Year&gt;&lt;RecNum&gt;123&lt;/RecNum&gt;&lt;DisplayText&gt;&lt;style face="superscript"&gt;13&lt;/style&gt;&lt;/DisplayText&gt;&lt;record&gt;&lt;rec-number&gt;123&lt;/rec-number&gt;&lt;foreign-keys&gt;&lt;key app="EN" db-id="xrvx0pv07sd29qerwwu5tsfre5zvtwdzps5f" timestamp="1521599008"&gt;123&lt;/key&gt;&lt;/foreign-keys&gt;&lt;ref-type name="Journal Article"&gt;17&lt;/ref-type&gt;&lt;contributors&gt;&lt;authors&gt;&lt;author&gt;Jardine, A. M.&lt;/author&gt;&lt;author&gt;Leonidas, D. D.&lt;/author&gt;&lt;author&gt;Jenkins, J. L.&lt;/author&gt;&lt;author&gt;Park, C.&lt;/author&gt;&lt;author&gt;Raines, R. T.&lt;/author&gt;&lt;author&gt;Acharya, K. R.&lt;/author&gt;&lt;author&gt;Shapiro, R.&lt;/author&gt;&lt;/authors&gt;&lt;/contributors&gt;&lt;auth-address&gt;Center for Biochemical and Biophysical Sciences and Medicine, Harvard Medical School, Boston, Massachusetts 02115, USA.&lt;/auth-address&gt;&lt;titles&gt;&lt;title&gt;Cleavage of 3&amp;apos;,5&amp;apos;-pyrophosphate-linked dinucleotides by ribonuclease A and angiogenin&lt;/title&gt;&lt;secondary-title&gt;Biochemistry&lt;/secondary-title&gt;&lt;/titles&gt;&lt;periodical&gt;&lt;full-title&gt;Biochemistry&lt;/full-title&gt;&lt;/periodical&gt;&lt;pages&gt;10262-72&lt;/pages&gt;&lt;volume&gt;40&lt;/volume&gt;&lt;number&gt;34&lt;/number&gt;&lt;keywords&gt;&lt;keyword&gt;Alanine&lt;/keyword&gt;&lt;keyword&gt;Amino Acid Substitution&lt;/keyword&gt;&lt;keyword&gt;Angiogenesis Inducing Agents/metabolism&lt;/keyword&gt;&lt;keyword&gt;Binding Sites&lt;/keyword&gt;&lt;keyword&gt;Crystallography, X-Ray&lt;/keyword&gt;&lt;keyword&gt;Dinucleoside Phosphates/chemical synthesis/chemistry/*metabolism&lt;/keyword&gt;&lt;keyword&gt;Diphosphates/chemistry/metabolism&lt;/keyword&gt;&lt;keyword&gt;Histidine&lt;/keyword&gt;&lt;keyword&gt;Kinetics&lt;/keyword&gt;&lt;keyword&gt;Models, Molecular&lt;/keyword&gt;&lt;keyword&gt;Molecular Conformation&lt;/keyword&gt;&lt;keyword&gt;Protein Conformation&lt;/keyword&gt;&lt;keyword&gt;Recombinant Proteins/chemistry/metabolism&lt;/keyword&gt;&lt;keyword&gt;Ribonuclease, Pancreatic/*chemistry/*metabolism&lt;/keyword&gt;&lt;keyword&gt;Substrate Specificity&lt;/keyword&gt;&lt;/keywords&gt;&lt;dates&gt;&lt;year&gt;2001&lt;/year&gt;&lt;pub-dates&gt;&lt;date&gt;Aug 28&lt;/date&gt;&lt;/pub-dates&gt;&lt;/dates&gt;&lt;isbn&gt;0006-2960 (Print)&amp;#xD;0006-2960 (Linking)&lt;/isbn&gt;&lt;accession-num&gt;11513604&lt;/accession-num&gt;&lt;urls&gt;&lt;related-urls&gt;&lt;url&gt;https://www.ncbi.nlm.nih.gov/pubmed/11513604&lt;/url&gt;&lt;/related-urls&gt;&lt;/urls&gt;&lt;/record&gt;&lt;/Cite&gt;&lt;/EndNote&gt;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  <w:lang w:val="en-CA"/>
              </w:rPr>
              <w:t>13</w: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</w:p>
        </w:tc>
      </w:tr>
      <w:tr w:rsidR="001965D9" w:rsidRPr="003263D5" w14:paraId="78526663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6B51288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A07A1">
              <w:rPr>
                <w:rFonts w:ascii="Times" w:hAnsi="Times"/>
                <w:sz w:val="20"/>
                <w:szCs w:val="20"/>
              </w:rPr>
              <w:t>bRNaseA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B94BB0F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t>C</w:t>
            </w:r>
            <w:r w:rsidRPr="003263D5">
              <w:rPr>
                <w:rFonts w:ascii="Times" w:hAnsi="Times"/>
                <w:sz w:val="20"/>
                <w:szCs w:val="20"/>
                <w:lang w:val="en-CA"/>
              </w:rPr>
              <w:t xml:space="preserve"> &gt; p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3D8E525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9D310F">
              <w:rPr>
                <w:rFonts w:ascii="Times" w:hAnsi="Times"/>
                <w:sz w:val="20"/>
                <w:szCs w:val="20"/>
                <w:lang w:val="en-CA"/>
              </w:rPr>
              <w:t>1.06±0.1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2DBAD36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 w:rsidRPr="009D310F">
              <w:rPr>
                <w:rFonts w:ascii="Times" w:hAnsi="Times"/>
                <w:sz w:val="20"/>
                <w:szCs w:val="20"/>
                <w:lang w:val="en-CA"/>
              </w:rPr>
              <w:t>2.28±0.18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090B242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t>0.0021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A1345F3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06F490D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QcmF0cy1FamFycXVlPC9BdXRob3I+PFllYXI+MjAxNjwv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QcmF0cy1FamFycXVlPC9BdXRob3I+PFllYXI+MjAxNjwv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</w:rPr>
              <w:t>9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1965D9" w:rsidRPr="003263D5" w14:paraId="1803D911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C2EEF1C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</w:rPr>
              <w:t>bRNaseA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F97C47C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t>Poly</w:t>
            </w:r>
            <w:r w:rsidRPr="003263D5">
              <w:rPr>
                <w:rFonts w:ascii="Times" w:hAnsi="Times"/>
                <w:sz w:val="20"/>
                <w:szCs w:val="20"/>
                <w:lang w:val="en-CA"/>
              </w:rPr>
              <w:t>(C)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C59B58A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 xml:space="preserve">0.047 </w:t>
            </w:r>
            <w:r w:rsidRPr="003263D5">
              <w:rPr>
                <w:rFonts w:ascii="Times" w:hAnsi="Times"/>
                <w:sz w:val="20"/>
                <w:szCs w:val="20"/>
              </w:rPr>
              <w:t>± 0.011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8966FF0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 xml:space="preserve">190 </w:t>
            </w:r>
            <w:r w:rsidRPr="003263D5">
              <w:rPr>
                <w:rFonts w:ascii="Times" w:hAnsi="Times"/>
                <w:sz w:val="20"/>
                <w:szCs w:val="20"/>
              </w:rPr>
              <w:t>± 1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E5106F4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 xml:space="preserve">4.0 </w:t>
            </w:r>
            <w:r w:rsidRPr="003263D5">
              <w:rPr>
                <w:rFonts w:ascii="Times" w:hAnsi="Times"/>
                <w:sz w:val="20"/>
                <w:szCs w:val="20"/>
              </w:rPr>
              <w:t>± 1.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584A464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28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CA383CB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/>
            </w:r>
            <w:r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Klink&lt;/Author&gt;&lt;Year&gt;2000&lt;/Year&gt;&lt;RecNum&gt;124&lt;/RecNum&gt;&lt;DisplayText&gt;&lt;style face="superscript"&gt;14&lt;/style&gt;&lt;/DisplayText&gt;&lt;record&gt;&lt;rec-number&gt;124&lt;/rec-number&gt;&lt;foreign-keys&gt;&lt;key app="EN" db-id="xrvx0pv07sd29qerwwu5tsfre5zvtwdzps5f" timestamp="1521599065"&gt;124&lt;/key&gt;&lt;/foreign-keys&gt;&lt;ref-type name="Journal Article"&gt;17&lt;/ref-type&gt;&lt;contributors&gt;&lt;authors&gt;&lt;author&gt;Klink, T. A.&lt;/author&gt;&lt;author&gt;Woycechowsky, K. J.&lt;/author&gt;&lt;author&gt;Taylor, K. M.&lt;/author&gt;&lt;author&gt;Raines, R. T.&lt;/author&gt;&lt;/authors&gt;&lt;/contributors&gt;&lt;auth-address&gt;Department of Biochemistry, University of Wisconsin-Madison, WI, USA.&lt;/auth-address&gt;&lt;titles&gt;&lt;title&gt;Contribution of disulfide bonds to the conformational stability and catalytic activity of ribonuclease A&lt;/title&gt;&lt;secondary-title&gt;European Journal of Biochemistry&lt;/secondary-title&gt;&lt;/titles&gt;&lt;periodical&gt;&lt;full-title&gt;European Journal of Biochemistry&lt;/full-title&gt;&lt;/periodical&gt;&lt;pages&gt;566-72&lt;/pages&gt;&lt;volume&gt;267&lt;/volume&gt;&lt;number&gt;2&lt;/number&gt;&lt;keywords&gt;&lt;keyword&gt;Animals&lt;/keyword&gt;&lt;keyword&gt;Calorimetry, Differential Scanning&lt;/keyword&gt;&lt;keyword&gt;Catalytic Domain&lt;/keyword&gt;&lt;keyword&gt;Cattle&lt;/keyword&gt;&lt;keyword&gt;Cysteine/chemistry&lt;/keyword&gt;&lt;keyword&gt;Disulfides/*chemistry&lt;/keyword&gt;&lt;keyword&gt;Enzyme Stability&lt;/keyword&gt;&lt;keyword&gt;Kinetics&lt;/keyword&gt;&lt;keyword&gt;Models, Molecular&lt;/keyword&gt;&lt;keyword&gt;Protein Conformation&lt;/keyword&gt;&lt;keyword&gt;Protein Folding&lt;/keyword&gt;&lt;keyword&gt;Ribonuclease, Pancreatic/*chemistry/isolation &amp;amp; purification/*metabolism&lt;/keyword&gt;&lt;keyword&gt;Spectrophotometry, Ultraviolet&lt;/keyword&gt;&lt;/keywords&gt;&lt;dates&gt;&lt;year&gt;2000&lt;/year&gt;&lt;pub-dates&gt;&lt;date&gt;Jan&lt;/date&gt;&lt;/pub-dates&gt;&lt;/dates&gt;&lt;isbn&gt;0014-2956 (Print)&amp;#xD;0014-2956 (Linking)&lt;/isbn&gt;&lt;accession-num&gt;10632727&lt;/accession-num&gt;&lt;urls&gt;&lt;related-urls&gt;&lt;url&gt;https://www.ncbi.nlm.nih.gov/pubmed/10632727&lt;/url&gt;&lt;/related-urls&gt;&lt;/urls&gt;&lt;/record&gt;&lt;/Cite&gt;&lt;/EndNote&gt;</w:instrText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</w:rPr>
              <w:t>14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1965D9" w:rsidRPr="003263D5" w14:paraId="19F54828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6AB1E3E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</w:rPr>
              <w:t>bRNaseA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4DB40BC9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>Poly(C)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F350101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 xml:space="preserve">0.089 </w:t>
            </w:r>
            <w:r w:rsidRPr="003263D5">
              <w:rPr>
                <w:rFonts w:ascii="Times" w:hAnsi="Times"/>
                <w:sz w:val="20"/>
                <w:szCs w:val="20"/>
              </w:rPr>
              <w:t>± 0.009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F7434D0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 xml:space="preserve">507 </w:t>
            </w:r>
            <w:r w:rsidRPr="003263D5">
              <w:rPr>
                <w:rFonts w:ascii="Times" w:hAnsi="Times"/>
                <w:sz w:val="20"/>
                <w:szCs w:val="20"/>
              </w:rPr>
              <w:t>± 15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81B0B45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 xml:space="preserve">5.7 </w:t>
            </w:r>
            <w:r w:rsidRPr="003263D5">
              <w:rPr>
                <w:rFonts w:ascii="Times" w:hAnsi="Times"/>
                <w:sz w:val="20"/>
                <w:szCs w:val="20"/>
              </w:rPr>
              <w:t>± 0.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08C2BB6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C75B033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/>
            </w:r>
            <w:r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Fisher&lt;/Author&gt;&lt;Year&gt;1998&lt;/Year&gt;&lt;RecNum&gt;119&lt;/RecNum&gt;&lt;DisplayText&gt;&lt;style face="superscript"&gt;10&lt;/style&gt;&lt;/DisplayText&gt;&lt;record&gt;&lt;rec-number&gt;119&lt;/rec-number&gt;&lt;foreign-keys&gt;&lt;key app="EN" db-id="xrvx0pv07sd29qerwwu5tsfre5zvtwdzps5f" timestamp="1521598923"&gt;119&lt;/key&gt;&lt;/foreign-keys&gt;&lt;ref-type name="Journal Article"&gt;17&lt;/ref-type&gt;&lt;contributors&gt;&lt;authors&gt;&lt;author&gt;Fisher, B. M.&lt;/author&gt;&lt;author&gt;Schultz, L. W.&lt;/author&gt;&lt;author&gt;Raines, R. T.&lt;/author&gt;&lt;/authors&gt;&lt;/contributors&gt;&lt;auth-address&gt;Department of Biochemistry, University of Wisconsin-Madison 53706, USA.&lt;/auth-address&gt;&lt;titles&gt;&lt;title&gt;Coulombic effects of remote subsites on the active site of ribonuclease A&lt;/title&gt;&lt;secondary-title&gt;Biochemistry&lt;/secondary-title&gt;&lt;/titles&gt;&lt;periodical&gt;&lt;full-title&gt;Biochemistry&lt;/full-title&gt;&lt;/periodical&gt;&lt;pages&gt;17386-401&lt;/pages&gt;&lt;volume&gt;37&lt;/volume&gt;&lt;number&gt;50&lt;/number&gt;&lt;keywords&gt;&lt;keyword&gt;Alanine/genetics/metabolism&lt;/keyword&gt;&lt;keyword&gt;Arginine/genetics/metabolism&lt;/keyword&gt;&lt;keyword&gt;Binding Sites/genetics&lt;/keyword&gt;&lt;keyword&gt;Crystallography, X-Ray&lt;/keyword&gt;&lt;keyword&gt;Escherichia coli&lt;/keyword&gt;&lt;keyword&gt;Histidine/genetics/metabolism&lt;/keyword&gt;&lt;keyword&gt;Hydrogen-Ion Concentration&lt;/keyword&gt;&lt;keyword&gt;Isoelectric Point&lt;/keyword&gt;&lt;keyword&gt;Kinetics&lt;/keyword&gt;&lt;keyword&gt;Lysine/genetics/metabolism&lt;/keyword&gt;&lt;keyword&gt;Protein Binding&lt;/keyword&gt;&lt;keyword&gt;Ribonuclease, Pancreatic/*chemistry/genetics/*metabolism&lt;/keyword&gt;&lt;keyword&gt;Static Electricity&lt;/keyword&gt;&lt;keyword&gt;Uridine Monophosphate/analogs &amp;amp; derivatives/metabolism&lt;/keyword&gt;&lt;/keywords&gt;&lt;dates&gt;&lt;year&gt;1998&lt;/year&gt;&lt;pub-dates&gt;&lt;date&gt;Dec 15&lt;/date&gt;&lt;/pub-dates&gt;&lt;/dates&gt;&lt;isbn&gt;0006-2960 (Print)&amp;#xD;0006-2960 (Linking)&lt;/isbn&gt;&lt;accession-num&gt;9860854&lt;/accession-num&gt;&lt;urls&gt;&lt;related-urls&gt;&lt;url&gt;https://www.ncbi.nlm.nih.gov/pubmed/9860854&lt;/url&gt;&lt;/related-urls&gt;&lt;/urls&gt;&lt;electronic-resource-num&gt;10.1021/bi981369s&lt;/electronic-resource-num&gt;&lt;/record&gt;&lt;/Cite&gt;&lt;/EndNote&gt;</w:instrText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</w:rPr>
              <w:t>10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1965D9" w:rsidRPr="003263D5" w14:paraId="5686F38E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1DDDFC6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bRNaseA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7DEA670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t>Poly</w:t>
            </w:r>
            <w:r w:rsidRPr="003263D5">
              <w:rPr>
                <w:rFonts w:ascii="Times" w:hAnsi="Times"/>
                <w:sz w:val="20"/>
                <w:szCs w:val="20"/>
                <w:lang w:val="en-CA"/>
              </w:rPr>
              <w:t>(C)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3A40C19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 xml:space="preserve">0.0331 </w:t>
            </w:r>
            <w:r w:rsidRPr="003263D5">
              <w:rPr>
                <w:rFonts w:ascii="Times" w:hAnsi="Times"/>
                <w:sz w:val="20"/>
                <w:szCs w:val="20"/>
              </w:rPr>
              <w:t>± 2.6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7710D20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 xml:space="preserve">368.0 </w:t>
            </w:r>
            <w:r w:rsidRPr="003263D5">
              <w:rPr>
                <w:rFonts w:ascii="Times" w:hAnsi="Times"/>
                <w:sz w:val="20"/>
                <w:szCs w:val="20"/>
              </w:rPr>
              <w:t>± 11.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71149A3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 xml:space="preserve">11.2 </w:t>
            </w:r>
            <w:r w:rsidRPr="003263D5">
              <w:rPr>
                <w:rFonts w:ascii="Times" w:hAnsi="Times"/>
                <w:sz w:val="20"/>
                <w:szCs w:val="20"/>
              </w:rPr>
              <w:t>± 0.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D42B0DB" w14:textId="77777777" w:rsidR="001965D9" w:rsidRPr="002473B2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28795B3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2473B2">
              <w:rPr>
                <w:rFonts w:ascii="Times" w:hAnsi="Times"/>
                <w:sz w:val="20"/>
                <w:szCs w:val="20"/>
              </w:rPr>
              <w:fldChar w:fldCharType="begin"/>
            </w:r>
            <w:r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Rutkoski&lt;/Author&gt;&lt;Year&gt;2008&lt;/Year&gt;&lt;RecNum&gt;140&lt;/RecNum&gt;&lt;DisplayText&gt;&lt;style face="superscript"&gt;15&lt;/style&gt;&lt;/DisplayText&gt;&lt;record&gt;&lt;rec-number&gt;140&lt;/rec-number&gt;&lt;foreign-keys&gt;&lt;key app="EN" db-id="xrvx0pv07sd29qerwwu5tsfre5zvtwdzps5f" timestamp="1529884132"&gt;140&lt;/key&gt;&lt;/foreign-keys&gt;&lt;ref-type name="Thesis"&gt;32&lt;/ref-type&gt;&lt;contributors&gt;&lt;authors&gt;&lt;author&gt;Rutkoski, T.J.&lt;/author&gt;&lt;/authors&gt;&lt;/contributors&gt;&lt;titles&gt;&lt;title&gt;Engineering Ribonuclease-based Cancer Therapeutics&lt;/title&gt;&lt;/titles&gt;&lt;volume&gt;PhD&lt;/volume&gt;&lt;dates&gt;&lt;year&gt;2008&lt;/year&gt;&lt;/dates&gt;&lt;publisher&gt;University of Wisconsin&lt;/publisher&gt;&lt;urls&gt;&lt;/urls&gt;&lt;/record&gt;&lt;/Cite&gt;&lt;/EndNote&gt;</w:instrText>
            </w:r>
            <w:r w:rsidRPr="002473B2"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</w:rPr>
              <w:t>15</w:t>
            </w:r>
            <w:r w:rsidRPr="002473B2"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1965D9" w:rsidRPr="003263D5" w14:paraId="7F5A6B31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23A6E6C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bRNaseA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6AAE4EC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Poly</w:t>
            </w:r>
            <w:r w:rsidRPr="003263D5">
              <w:rPr>
                <w:rFonts w:ascii="Times" w:hAnsi="Times"/>
                <w:sz w:val="20"/>
                <w:szCs w:val="20"/>
              </w:rPr>
              <w:t>(U)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451D1AB5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0.06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8967DF4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24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06AB835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0.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929966E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B7CD73E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/>
            </w:r>
            <w:r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Panov&lt;/Author&gt;&lt;Year&gt;1996&lt;/Year&gt;&lt;RecNum&gt;121&lt;/RecNum&gt;&lt;DisplayText&gt;&lt;style face="superscript"&gt;11&lt;/style&gt;&lt;/DisplayText&gt;&lt;record&gt;&lt;rec-number&gt;121&lt;/rec-number&gt;&lt;foreign-keys&gt;&lt;key app="EN" db-id="xrvx0pv07sd29qerwwu5tsfre5zvtwdzps5f" timestamp="1521598955"&gt;121&lt;/key&gt;&lt;/foreign-keys&gt;&lt;ref-type name="Journal Article"&gt;17&lt;/ref-type&gt;&lt;contributors&gt;&lt;authors&gt;&lt;author&gt;Panov, K. I.&lt;/author&gt;&lt;author&gt;Kolbanovskaya, E. Y.&lt;/author&gt;&lt;author&gt;Okorokov, A. L.&lt;/author&gt;&lt;author&gt;Panova, T. B.&lt;/author&gt;&lt;author&gt;Terwisscha van Scheltinga, A. C.&lt;/author&gt;&lt;author&gt;Karpeisky, MYa&lt;/author&gt;&lt;author&gt;Beintema, J. J.&lt;/author&gt;&lt;/authors&gt;&lt;/contributors&gt;&lt;auth-address&gt;Engelhardt Institute of Molecular Biology, Russian Academy of Sciences, Moscow.&lt;/auth-address&gt;&lt;titles&gt;&lt;title&gt;Ribonuclease A mutant His119 Asn: the role of histidine in catalysis&lt;/title&gt;&lt;secondary-title&gt;FEBS Letters&lt;/secondary-title&gt;&lt;/titles&gt;&lt;periodical&gt;&lt;full-title&gt;FEBS Letters&lt;/full-title&gt;&lt;/periodical&gt;&lt;pages&gt;57-60&lt;/pages&gt;&lt;volume&gt;398&lt;/volume&gt;&lt;number&gt;1&lt;/number&gt;&lt;keywords&gt;&lt;keyword&gt;Asparagine/genetics/metabolism&lt;/keyword&gt;&lt;keyword&gt;Binding Sites&lt;/keyword&gt;&lt;keyword&gt;Histidine/chemistry/*metabolism&lt;/keyword&gt;&lt;keyword&gt;Models, Molecular&lt;/keyword&gt;&lt;keyword&gt;Mutagenesis, Site-Directed&lt;/keyword&gt;&lt;keyword&gt;*Mutation&lt;/keyword&gt;&lt;keyword&gt;Protein Conformation&lt;/keyword&gt;&lt;keyword&gt;Recombinant Proteins/genetics/metabolism&lt;/keyword&gt;&lt;keyword&gt;Ribonuclease, Pancreatic/chemistry/*genetics/*metabolism&lt;/keyword&gt;&lt;/keywords&gt;&lt;dates&gt;&lt;year&gt;1996&lt;/year&gt;&lt;pub-dates&gt;&lt;date&gt;Nov 25&lt;/date&gt;&lt;/pub-dates&gt;&lt;/dates&gt;&lt;isbn&gt;0014-5793 (Print)&amp;#xD;0014-5793 (Linking)&lt;/isbn&gt;&lt;accession-num&gt;8946953&lt;/accession-num&gt;&lt;urls&gt;&lt;related-urls&gt;&lt;url&gt;https://www.ncbi.nlm.nih.gov/pubmed/8946953&lt;/url&gt;&lt;/related-urls&gt;&lt;/urls&gt;&lt;/record&gt;&lt;/Cite&gt;&lt;/EndNote&gt;</w:instrText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</w:rPr>
              <w:t>11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1965D9" w:rsidRPr="003263D5" w14:paraId="20424600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4ACF38CD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bRNaseA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AC2F003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Poly</w:t>
            </w:r>
            <w:r w:rsidRPr="003263D5">
              <w:rPr>
                <w:rFonts w:ascii="Times" w:hAnsi="Times"/>
                <w:sz w:val="20"/>
                <w:szCs w:val="20"/>
              </w:rPr>
              <w:t>(C)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37E46E7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0.034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4E730560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51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DA21EA6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1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F7E99ED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6E3E7D8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/>
            </w:r>
            <w:r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Panov&lt;/Author&gt;&lt;Year&gt;1996&lt;/Year&gt;&lt;RecNum&gt;121&lt;/RecNum&gt;&lt;DisplayText&gt;&lt;style face="superscript"&gt;11&lt;/style&gt;&lt;/DisplayText&gt;&lt;record&gt;&lt;rec-number&gt;121&lt;/rec-number&gt;&lt;foreign-keys&gt;&lt;key app="EN" db-id="xrvx0pv07sd29qerwwu5tsfre5zvtwdzps5f" timestamp="1521598955"&gt;121&lt;/key&gt;&lt;/foreign-keys&gt;&lt;ref-type name="Journal Article"&gt;17&lt;/ref-type&gt;&lt;contributors&gt;&lt;authors&gt;&lt;author&gt;Panov, K. I.&lt;/author&gt;&lt;author&gt;Kolbanovskaya, E. Y.&lt;/author&gt;&lt;author&gt;Okorokov, A. L.&lt;/author&gt;&lt;author&gt;Panova, T. B.&lt;/author&gt;&lt;author&gt;Terwisscha van Scheltinga, A. C.&lt;/author&gt;&lt;author&gt;Karpeisky, MYa&lt;/author&gt;&lt;author&gt;Beintema, J. J.&lt;/author&gt;&lt;/authors&gt;&lt;/contributors&gt;&lt;auth-address&gt;Engelhardt Institute of Molecular Biology, Russian Academy of Sciences, Moscow.&lt;/auth-address&gt;&lt;titles&gt;&lt;title&gt;Ribonuclease A mutant His119 Asn: the role of histidine in catalysis&lt;/title&gt;&lt;secondary-title&gt;FEBS Letters&lt;/secondary-title&gt;&lt;/titles&gt;&lt;periodical&gt;&lt;full-title&gt;FEBS Letters&lt;/full-title&gt;&lt;/periodical&gt;&lt;pages&gt;57-60&lt;/pages&gt;&lt;volume&gt;398&lt;/volume&gt;&lt;number&gt;1&lt;/number&gt;&lt;keywords&gt;&lt;keyword&gt;Asparagine/genetics/metabolism&lt;/keyword&gt;&lt;keyword&gt;Binding Sites&lt;/keyword&gt;&lt;keyword&gt;Histidine/chemistry/*metabolism&lt;/keyword&gt;&lt;keyword&gt;Models, Molecular&lt;/keyword&gt;&lt;keyword&gt;Mutagenesis, Site-Directed&lt;/keyword&gt;&lt;keyword&gt;*Mutation&lt;/keyword&gt;&lt;keyword&gt;Protein Conformation&lt;/keyword&gt;&lt;keyword&gt;Recombinant Proteins/genetics/metabolism&lt;/keyword&gt;&lt;keyword&gt;Ribonuclease, Pancreatic/chemistry/*genetics/*metabolism&lt;/keyword&gt;&lt;/keywords&gt;&lt;dates&gt;&lt;year&gt;1996&lt;/year&gt;&lt;pub-dates&gt;&lt;date&gt;Nov 25&lt;/date&gt;&lt;/pub-dates&gt;&lt;/dates&gt;&lt;isbn&gt;0014-5793 (Print)&amp;#xD;0014-5793 (Linking)&lt;/isbn&gt;&lt;accession-num&gt;8946953&lt;/accession-num&gt;&lt;urls&gt;&lt;related-urls&gt;&lt;url&gt;https://www.ncbi.nlm.nih.gov/pubmed/8946953&lt;/url&gt;&lt;/related-urls&gt;&lt;/urls&gt;&lt;/record&gt;&lt;/Cite&gt;&lt;/EndNote&gt;</w:instrText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</w:rPr>
              <w:t>11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1965D9" w:rsidRPr="003263D5" w14:paraId="0307975A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98443A5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bRNaseA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223DC05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Poly</w:t>
            </w:r>
            <w:r w:rsidRPr="003263D5">
              <w:rPr>
                <w:rFonts w:ascii="Times" w:hAnsi="Times"/>
                <w:sz w:val="20"/>
                <w:szCs w:val="20"/>
              </w:rPr>
              <w:t>(U)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44BC85CE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0.06 ± 0.01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F660F73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24 ± 15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96B598F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0.4 ± 0.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657B84A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E45B397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/>
            </w:r>
            <w:r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delCardayre&lt;/Author&gt;&lt;Year&gt;1994&lt;/Year&gt;&lt;RecNum&gt;122&lt;/RecNum&gt;&lt;DisplayText&gt;&lt;style face="superscript"&gt;12&lt;/style&gt;&lt;/DisplayText&gt;&lt;record&gt;&lt;rec-number&gt;122&lt;/rec-number&gt;&lt;foreign-keys&gt;&lt;key app="EN" db-id="xrvx0pv07sd29qerwwu5tsfre5zvtwdzps5f" timestamp="1521598989"&gt;122&lt;/key&gt;&lt;/foreign-keys&gt;&lt;ref-type name="Journal Article"&gt;17&lt;/ref-type&gt;&lt;contributors&gt;&lt;authors&gt;&lt;author&gt;delCardayre, S. B.&lt;/author&gt;&lt;author&gt;Raines, R. T.&lt;/author&gt;&lt;/authors&gt;&lt;/contributors&gt;&lt;auth-address&gt;Department of Biochemistry, University of Wisconsin-Madison 53706-1569.&lt;/auth-address&gt;&lt;titles&gt;&lt;title&gt;Structural determinants of enzymatic processivity&lt;/title&gt;&lt;secondary-title&gt;Biochemistry&lt;/secondary-title&gt;&lt;/titles&gt;&lt;periodical&gt;&lt;full-title&gt;Biochemistry&lt;/full-title&gt;&lt;/periodical&gt;&lt;pages&gt;6031-7&lt;/pages&gt;&lt;volume&gt;33&lt;/volume&gt;&lt;number&gt;20&lt;/number&gt;&lt;keywords&gt;&lt;keyword&gt;Animals&lt;/keyword&gt;&lt;keyword&gt;Base Sequence&lt;/keyword&gt;&lt;keyword&gt;Binding Sites&lt;/keyword&gt;&lt;keyword&gt;Catalysis&lt;/keyword&gt;&lt;keyword&gt;Cattle&lt;/keyword&gt;&lt;keyword&gt;Kinetics&lt;/keyword&gt;&lt;keyword&gt;Magnetic Resonance Spectroscopy&lt;/keyword&gt;&lt;keyword&gt;Models, Molecular&lt;/keyword&gt;&lt;keyword&gt;Molecular Sequence Data&lt;/keyword&gt;&lt;keyword&gt;Mutagenesis, Site-Directed&lt;/keyword&gt;&lt;keyword&gt;Pancreas/enzymology&lt;/keyword&gt;&lt;keyword&gt;Poly A/metabolism&lt;/keyword&gt;&lt;keyword&gt;Poly C/metabolism&lt;/keyword&gt;&lt;keyword&gt;Poly U/metabolism&lt;/keyword&gt;&lt;keyword&gt;Ribonuclease, Pancreatic/*chemistry/genetics/metabolism&lt;/keyword&gt;&lt;keyword&gt;Structure-Activity Relationship&lt;/keyword&gt;&lt;keyword&gt;Substrate Specificity&lt;/keyword&gt;&lt;/keywords&gt;&lt;dates&gt;&lt;year&gt;1994&lt;/year&gt;&lt;pub-dates&gt;&lt;date&gt;May 24&lt;/date&gt;&lt;/pub-dates&gt;&lt;/dates&gt;&lt;isbn&gt;0006-2960 (Print)&amp;#xD;0006-2960 (Linking)&lt;/isbn&gt;&lt;accession-num&gt;8193116&lt;/accession-num&gt;&lt;urls&gt;&lt;related-urls&gt;&lt;url&gt;https://www.ncbi.nlm.nih.gov/pubmed/8193116&lt;/url&gt;&lt;/related-urls&gt;&lt;/urls&gt;&lt;/record&gt;&lt;/Cite&gt;&lt;/EndNote&gt;</w:instrText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</w:rPr>
              <w:t>12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1965D9" w:rsidRPr="003263D5" w14:paraId="239538B9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54615F6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bRNaseA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CC55608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Poly</w:t>
            </w:r>
            <w:r w:rsidRPr="003263D5">
              <w:rPr>
                <w:rFonts w:ascii="Times" w:hAnsi="Times"/>
                <w:sz w:val="20"/>
                <w:szCs w:val="20"/>
              </w:rPr>
              <w:t>(C)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98275AE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0.034 ± 0.002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CE968F4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510 ± 1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16C4331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15 ± 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15A6D84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5283C10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/>
            </w:r>
            <w:r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delCardayre&lt;/Author&gt;&lt;Year&gt;1994&lt;/Year&gt;&lt;RecNum&gt;122&lt;/RecNum&gt;&lt;DisplayText&gt;&lt;style face="superscript"&gt;12&lt;/style&gt;&lt;/DisplayText&gt;&lt;record&gt;&lt;rec-number&gt;122&lt;/rec-number&gt;&lt;foreign-keys&gt;&lt;key app="EN" db-id="xrvx0pv07sd29qerwwu5tsfre5zvtwdzps5f" timestamp="1521598989"&gt;122&lt;/key&gt;&lt;/foreign-keys&gt;&lt;ref-type name="Journal Article"&gt;17&lt;/ref-type&gt;&lt;contributors&gt;&lt;authors&gt;&lt;author&gt;delCardayre, S. B.&lt;/author&gt;&lt;author&gt;Raines, R. T.&lt;/author&gt;&lt;/authors&gt;&lt;/contributors&gt;&lt;auth-address&gt;Department of Biochemistry, University of Wisconsin-Madison 53706-1569.&lt;/auth-address&gt;&lt;titles&gt;&lt;title&gt;Structural determinants of enzymatic processivity&lt;/title&gt;&lt;secondary-title&gt;Biochemistry&lt;/secondary-title&gt;&lt;/titles&gt;&lt;periodical&gt;&lt;full-title&gt;Biochemistry&lt;/full-title&gt;&lt;/periodical&gt;&lt;pages&gt;6031-7&lt;/pages&gt;&lt;volume&gt;33&lt;/volume&gt;&lt;number&gt;20&lt;/number&gt;&lt;keywords&gt;&lt;keyword&gt;Animals&lt;/keyword&gt;&lt;keyword&gt;Base Sequence&lt;/keyword&gt;&lt;keyword&gt;Binding Sites&lt;/keyword&gt;&lt;keyword&gt;Catalysis&lt;/keyword&gt;&lt;keyword&gt;Cattle&lt;/keyword&gt;&lt;keyword&gt;Kinetics&lt;/keyword&gt;&lt;keyword&gt;Magnetic Resonance Spectroscopy&lt;/keyword&gt;&lt;keyword&gt;Models, Molecular&lt;/keyword&gt;&lt;keyword&gt;Molecular Sequence Data&lt;/keyword&gt;&lt;keyword&gt;Mutagenesis, Site-Directed&lt;/keyword&gt;&lt;keyword&gt;Pancreas/enzymology&lt;/keyword&gt;&lt;keyword&gt;Poly A/metabolism&lt;/keyword&gt;&lt;keyword&gt;Poly C/metabolism&lt;/keyword&gt;&lt;keyword&gt;Poly U/metabolism&lt;/keyword&gt;&lt;keyword&gt;Ribonuclease, Pancreatic/*chemistry/genetics/metabolism&lt;/keyword&gt;&lt;keyword&gt;Structure-Activity Relationship&lt;/keyword&gt;&lt;keyword&gt;Substrate Specificity&lt;/keyword&gt;&lt;/keywords&gt;&lt;dates&gt;&lt;year&gt;1994&lt;/year&gt;&lt;pub-dates&gt;&lt;date&gt;May 24&lt;/date&gt;&lt;/pub-dates&gt;&lt;/dates&gt;&lt;isbn&gt;0006-2960 (Print)&amp;#xD;0006-2960 (Linking)&lt;/isbn&gt;&lt;accession-num&gt;8193116&lt;/accession-num&gt;&lt;urls&gt;&lt;related-urls&gt;&lt;url&gt;https://www.ncbi.nlm.nih.gov/pubmed/8193116&lt;/url&gt;&lt;/related-urls&gt;&lt;/urls&gt;&lt;/record&gt;&lt;/Cite&gt;&lt;/EndNote&gt;</w:instrText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</w:rPr>
              <w:t>12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1965D9" w:rsidRPr="003263D5" w14:paraId="33CEDD46" w14:textId="77777777" w:rsidTr="00827005">
        <w:tc>
          <w:tcPr>
            <w:tcW w:w="1242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2EADD9AA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bRNaseA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5E841B09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Poly</w:t>
            </w:r>
            <w:r w:rsidRPr="003263D5">
              <w:rPr>
                <w:rFonts w:ascii="Times" w:hAnsi="Times"/>
                <w:sz w:val="20"/>
                <w:szCs w:val="20"/>
              </w:rPr>
              <w:t>(A)</w:t>
            </w:r>
          </w:p>
        </w:tc>
        <w:tc>
          <w:tcPr>
            <w:tcW w:w="1558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0D0DFEAA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0.080 ± 0.009</w:t>
            </w:r>
          </w:p>
        </w:tc>
        <w:tc>
          <w:tcPr>
            <w:tcW w:w="2042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6CEF83CA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0.023 ± 0.001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3B9FD9E3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0.00028 ± 0.000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7E76BCE4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2C397875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/>
            </w:r>
            <w:r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delCardayre&lt;/Author&gt;&lt;Year&gt;1994&lt;/Year&gt;&lt;RecNum&gt;122&lt;/RecNum&gt;&lt;DisplayText&gt;&lt;style face="superscript"&gt;12&lt;/style&gt;&lt;/DisplayText&gt;&lt;record&gt;&lt;rec-number&gt;122&lt;/rec-number&gt;&lt;foreign-keys&gt;&lt;key app="EN" db-id="xrvx0pv07sd29qerwwu5tsfre5zvtwdzps5f" timestamp="1521598989"&gt;122&lt;/key&gt;&lt;/foreign-keys&gt;&lt;ref-type name="Journal Article"&gt;17&lt;/ref-type&gt;&lt;contributors&gt;&lt;authors&gt;&lt;author&gt;delCardayre, S. B.&lt;/author&gt;&lt;author&gt;Raines, R. T.&lt;/author&gt;&lt;/authors&gt;&lt;/contributors&gt;&lt;auth-address&gt;Department of Biochemistry, University of Wisconsin-Madison 53706-1569.&lt;/auth-address&gt;&lt;titles&gt;&lt;title&gt;Structural determinants of enzymatic processivity&lt;/title&gt;&lt;secondary-title&gt;Biochemistry&lt;/secondary-title&gt;&lt;/titles&gt;&lt;periodical&gt;&lt;full-title&gt;Biochemistry&lt;/full-title&gt;&lt;/periodical&gt;&lt;pages&gt;6031-7&lt;/pages&gt;&lt;volume&gt;33&lt;/volume&gt;&lt;number&gt;20&lt;/number&gt;&lt;keywords&gt;&lt;keyword&gt;Animals&lt;/keyword&gt;&lt;keyword&gt;Base Sequence&lt;/keyword&gt;&lt;keyword&gt;Binding Sites&lt;/keyword&gt;&lt;keyword&gt;Catalysis&lt;/keyword&gt;&lt;keyword&gt;Cattle&lt;/keyword&gt;&lt;keyword&gt;Kinetics&lt;/keyword&gt;&lt;keyword&gt;Magnetic Resonance Spectroscopy&lt;/keyword&gt;&lt;keyword&gt;Models, Molecular&lt;/keyword&gt;&lt;keyword&gt;Molecular Sequence Data&lt;/keyword&gt;&lt;keyword&gt;Mutagenesis, Site-Directed&lt;/keyword&gt;&lt;keyword&gt;Pancreas/enzymology&lt;/keyword&gt;&lt;keyword&gt;Poly A/metabolism&lt;/keyword&gt;&lt;keyword&gt;Poly C/metabolism&lt;/keyword&gt;&lt;keyword&gt;Poly U/metabolism&lt;/keyword&gt;&lt;keyword&gt;Ribonuclease, Pancreatic/*chemistry/genetics/metabolism&lt;/keyword&gt;&lt;keyword&gt;Structure-Activity Relationship&lt;/keyword&gt;&lt;keyword&gt;Substrate Specificity&lt;/keyword&gt;&lt;/keywords&gt;&lt;dates&gt;&lt;year&gt;1994&lt;/year&gt;&lt;pub-dates&gt;&lt;date&gt;May 24&lt;/date&gt;&lt;/pub-dates&gt;&lt;/dates&gt;&lt;isbn&gt;0006-2960 (Print)&amp;#xD;0006-2960 (Linking)&lt;/isbn&gt;&lt;accession-num&gt;8193116&lt;/accession-num&gt;&lt;urls&gt;&lt;related-urls&gt;&lt;url&gt;https://www.ncbi.nlm.nih.gov/pubmed/8193116&lt;/url&gt;&lt;/related-urls&gt;&lt;/urls&gt;&lt;/record&gt;&lt;/Cite&gt;&lt;/EndNote&gt;</w:instrText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</w:rPr>
              <w:t>12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1965D9" w:rsidRPr="003263D5" w14:paraId="03AB50A6" w14:textId="77777777" w:rsidTr="00827005">
        <w:tc>
          <w:tcPr>
            <w:tcW w:w="144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20B85D2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8624" w:type="dxa"/>
            <w:gridSpan w:val="6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F199664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</w:tr>
      <w:tr w:rsidR="001965D9" w:rsidRPr="003263D5" w14:paraId="38FA34DC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E41AD5F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hRNase1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8A4F0C7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Poly</w:t>
            </w:r>
            <w:r w:rsidRPr="003263D5">
              <w:rPr>
                <w:rFonts w:ascii="Times" w:hAnsi="Times"/>
                <w:sz w:val="20"/>
                <w:szCs w:val="20"/>
              </w:rPr>
              <w:t>(C)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AB5BEEA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0.10 ± 0.013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969C875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2416.67</w:t>
            </w:r>
            <w:r w:rsidRPr="003263D5">
              <w:rPr>
                <w:rFonts w:ascii="Times" w:hAnsi="Times"/>
                <w:sz w:val="20"/>
                <w:szCs w:val="20"/>
              </w:rPr>
              <w:t xml:space="preserve"> ± </w:t>
            </w:r>
            <w:r>
              <w:rPr>
                <w:rFonts w:ascii="Times" w:hAnsi="Times"/>
                <w:sz w:val="20"/>
                <w:szCs w:val="20"/>
              </w:rPr>
              <w:t>33.3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A3C2C35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1.48 ± 0.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178E943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31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6997A6B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/>
            </w:r>
            <w:r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Dey&lt;/Author&gt;&lt;Year&gt;2007&lt;/Year&gt;&lt;RecNum&gt;126&lt;/RecNum&gt;&lt;DisplayText&gt;&lt;style face="superscript"&gt;16&lt;/style&gt;&lt;/DisplayText&gt;&lt;record&gt;&lt;rec-number&gt;126&lt;/rec-number&gt;&lt;foreign-keys&gt;&lt;key app="EN" db-id="xrvx0pv07sd29qerwwu5tsfre5zvtwdzps5f" timestamp="1521599263"&gt;126&lt;/key&gt;&lt;/foreign-keys&gt;&lt;ref-type name="Journal Article"&gt;17&lt;/ref-type&gt;&lt;contributors&gt;&lt;authors&gt;&lt;author&gt;Dey, P.&lt;/author&gt;&lt;author&gt;Islam, A.&lt;/author&gt;&lt;author&gt;Ahmad, F.&lt;/author&gt;&lt;author&gt;Batra, J. K.&lt;/author&gt;&lt;/authors&gt;&lt;/contributors&gt;&lt;auth-address&gt;Immunochemistry Laboratory, National Institute of Immunology, Aruna Asaf Ali Road, New Delhi 110067, India.&lt;/auth-address&gt;&lt;titles&gt;&lt;title&gt;Role of unique basic residues of human pancreatic ribonuclease in its catalysis and structural stability&lt;/title&gt;&lt;secondary-title&gt;Biochemical and Biophysical Research Communications&lt;/secondary-title&gt;&lt;/titles&gt;&lt;periodical&gt;&lt;full-title&gt;Biochemical and Biophysical Research Communications&lt;/full-title&gt;&lt;/periodical&gt;&lt;pages&gt;809-14&lt;/pages&gt;&lt;volume&gt;360&lt;/volume&gt;&lt;number&gt;4&lt;/number&gt;&lt;keywords&gt;&lt;keyword&gt;Catalysis&lt;/keyword&gt;&lt;keyword&gt;Circular Dichroism&lt;/keyword&gt;&lt;keyword&gt;Enzyme Stability&lt;/keyword&gt;&lt;keyword&gt;Humans&lt;/keyword&gt;&lt;keyword&gt;Kinetics&lt;/keyword&gt;&lt;keyword&gt;Models, Molecular&lt;/keyword&gt;&lt;keyword&gt;Pancreas/*enzymology&lt;/keyword&gt;&lt;keyword&gt;Protein Denaturation&lt;/keyword&gt;&lt;keyword&gt;Ribonucleases/chemistry/genetics/isolation &amp;amp; purification/*metabolism&lt;/keyword&gt;&lt;keyword&gt;Spectrophotometry, Ultraviolet&lt;/keyword&gt;&lt;/keywords&gt;&lt;dates&gt;&lt;year&gt;2007&lt;/year&gt;&lt;pub-dates&gt;&lt;date&gt;Sep 7&lt;/date&gt;&lt;/pub-dates&gt;&lt;/dates&gt;&lt;isbn&gt;0006-291X (Print)&amp;#xD;0006-291X (Linking)&lt;/isbn&gt;&lt;accession-num&gt;17631275&lt;/accession-num&gt;&lt;urls&gt;&lt;related-urls&gt;&lt;url&gt;https://www.ncbi.nlm.nih.gov/pubmed/17631275&lt;/url&gt;&lt;/related-urls&gt;&lt;/urls&gt;&lt;electronic-resource-num&gt;10.1016/j.bbrc.2007.06.141&lt;/electronic-resource-num&gt;&lt;/record&gt;&lt;/Cite&gt;&lt;/EndNote&gt;</w:instrText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</w:rPr>
              <w:t>16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1965D9" w:rsidRPr="003263D5" w14:paraId="3CDE29DE" w14:textId="77777777" w:rsidTr="00827005">
        <w:tc>
          <w:tcPr>
            <w:tcW w:w="1242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71CABB87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hRNase1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0989218F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tRNA</w:t>
            </w:r>
          </w:p>
        </w:tc>
        <w:tc>
          <w:tcPr>
            <w:tcW w:w="1558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6CD913A2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4.0</w:t>
            </w:r>
          </w:p>
        </w:tc>
        <w:tc>
          <w:tcPr>
            <w:tcW w:w="2042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5ED31FE4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64.8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647B5959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0.0.16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6B1F9E45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3707AF55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HYXVyPC9BdXRob3I+PFllYXI+MjAwNTwvWWVhcj48UmVj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HYXVyPC9BdXRob3I+PFllYXI+MjAwNTwvWWVhcj48UmVj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</w:rPr>
              <w:t>17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1965D9" w:rsidRPr="003263D5" w14:paraId="205C6C9A" w14:textId="77777777" w:rsidTr="00827005">
        <w:tc>
          <w:tcPr>
            <w:tcW w:w="144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1F90942" w14:textId="77777777" w:rsidR="001965D9" w:rsidRPr="003263D5" w:rsidRDefault="001965D9" w:rsidP="00827005">
            <w:pPr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8624" w:type="dxa"/>
            <w:gridSpan w:val="6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9E4FA20" w14:textId="77777777" w:rsidR="001965D9" w:rsidRPr="003263D5" w:rsidRDefault="001965D9" w:rsidP="00827005">
            <w:pPr>
              <w:rPr>
                <w:rFonts w:ascii="Times" w:hAnsi="Times"/>
                <w:sz w:val="20"/>
                <w:szCs w:val="20"/>
              </w:rPr>
            </w:pPr>
          </w:p>
        </w:tc>
      </w:tr>
      <w:tr w:rsidR="001965D9" w:rsidRPr="003263D5" w14:paraId="6A5B149A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4BF14A8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hRNase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1883A2A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tRNA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22C1B85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0.0007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128BB59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0.9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2A81834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0.1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5B558AF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9180A97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/>
            </w:r>
            <w:r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Rosenberg&lt;/Author&gt;&lt;Year&gt;1995&lt;/Year&gt;&lt;RecNum&gt;128&lt;/RecNum&gt;&lt;DisplayText&gt;&lt;style face="superscript"&gt;18&lt;/style&gt;&lt;/DisplayText&gt;&lt;record&gt;&lt;rec-number&gt;128&lt;/rec-number&gt;&lt;foreign-keys&gt;&lt;key app="EN" db-id="xrvx0pv07sd29qerwwu5tsfre5zvtwdzps5f" timestamp="1521599412"&gt;128&lt;/key&gt;&lt;/foreign-keys&gt;&lt;ref-type name="Journal Article"&gt;17&lt;/ref-type&gt;&lt;contributors&gt;&lt;authors&gt;&lt;author&gt;Rosenberg, H. F.&lt;/author&gt;&lt;author&gt;Dyer, K. D.&lt;/author&gt;&lt;/authors&gt;&lt;/contributors&gt;&lt;auth-address&gt;Laboratory of Host Defenses, NIAID, National Institutes of Health, Bethesda, Maryland 20892, USA.&lt;/auth-address&gt;&lt;titles&gt;&lt;title&gt;Eosinophil cationic protein and eosinophil-derived neurotoxin. Evolution of novel function in a primate ribonuclease gene family&lt;/title&gt;&lt;secondary-title&gt;Journal of Biological Chemistry&lt;/secondary-title&gt;&lt;/titles&gt;&lt;periodical&gt;&lt;full-title&gt;Journal of Biological Chemistry&lt;/full-title&gt;&lt;/periodical&gt;&lt;pages&gt;21539-44&lt;/pages&gt;&lt;volume&gt;270&lt;/volume&gt;&lt;number&gt;37&lt;/number&gt;&lt;keywords&gt;&lt;keyword&gt;Amino Acid Sequence&lt;/keyword&gt;&lt;keyword&gt;Animals&lt;/keyword&gt;&lt;keyword&gt;Antibodies, Monoclonal&lt;/keyword&gt;&lt;keyword&gt;Blood Proteins/biosynthesis/*genetics/metabolism&lt;/keyword&gt;&lt;keyword&gt;Callithrix/*genetics&lt;/keyword&gt;&lt;keyword&gt;Eosinophil Granule Proteins&lt;/keyword&gt;&lt;keyword&gt;Eosinophil-Derived Neurotoxin&lt;/keyword&gt;&lt;keyword&gt;Genetic Variation&lt;/keyword&gt;&lt;keyword&gt;Hominidae/*genetics&lt;/keyword&gt;&lt;keyword&gt;Humans&lt;/keyword&gt;&lt;keyword&gt;Kinetics&lt;/keyword&gt;&lt;keyword&gt;Molecular Sequence Data&lt;/keyword&gt;&lt;keyword&gt;*Multigene Family&lt;/keyword&gt;&lt;keyword&gt;Neurotoxins/biosynthesis/*genetics/metabolism&lt;/keyword&gt;&lt;keyword&gt;Primates/*genetics&lt;/keyword&gt;&lt;keyword&gt;Ribonuclease, Pancreatic/genetics&lt;/keyword&gt;&lt;keyword&gt;Ribonucleases/*genetics/metabolism&lt;/keyword&gt;&lt;keyword&gt;Sequence Homology, Amino Acid&lt;/keyword&gt;&lt;/keywords&gt;&lt;dates&gt;&lt;year&gt;1995&lt;/year&gt;&lt;pub-dates&gt;&lt;date&gt;Sep 15&lt;/date&gt;&lt;/pub-dates&gt;&lt;/dates&gt;&lt;isbn&gt;0021-9258 (Print)&amp;#xD;0021-9258 (Linking)&lt;/isbn&gt;&lt;accession-num&gt;7665566&lt;/accession-num&gt;&lt;urls&gt;&lt;related-urls&gt;&lt;url&gt;https://www.ncbi.nlm.nih.gov/pubmed/7665566&lt;/url&gt;&lt;/related-urls&gt;&lt;/urls&gt;&lt;/record&gt;&lt;/Cite&gt;&lt;/EndNote&gt;</w:instrText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</w:rPr>
              <w:t>18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1965D9" w:rsidRPr="003263D5" w14:paraId="4ECBE1FC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4332384E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hRNase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8A6D270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tRNA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2E4052E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0.00336 ± 0.00015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0A77E2A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31.37 ± 0.96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4A003E5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9.34 ± 0.1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9C26518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1AD420D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TaWtyaXdhbDwvQXV0aG9yPjxZZWFyPjIwMTI8L1llYXI+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TaWtyaXdhbDwvQXV0aG9yPjxZZWFyPjIwMTI8L1llYXI+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</w:rPr>
              <w:t>19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1965D9" w:rsidRPr="003263D5" w14:paraId="0102F1E7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EA964A6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hRNase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438727EB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tRNA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31346B4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0.0128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58C2330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3.7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C2E99F6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3.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2D5750B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31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1F7F871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DaGFuZzwvQXV0aG9yPjxZZWFyPjIwMDI8L1llYXI+PFJl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DaGFuZzwvQXV0aG9yPjxZZWFyPjIwMDI8L1llYXI+PFJl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</w:rPr>
              <w:t>20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1965D9" w:rsidRPr="003263D5" w14:paraId="05E92865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906DF24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hRNase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47AB5912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Poly</w:t>
            </w:r>
            <w:r w:rsidRPr="003263D5">
              <w:rPr>
                <w:rFonts w:ascii="Times" w:hAnsi="Times"/>
                <w:sz w:val="20"/>
                <w:szCs w:val="20"/>
              </w:rPr>
              <w:t>(U)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384E98C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80 ± 7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D0069D0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190 ± 1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43E8351E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E4A90BF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4D9FC8DA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TaWtyaXdhbDwvQXV0aG9yPjxZZWFyPjIwMTI8L1llYXI+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TaWtyaXdhbDwvQXV0aG9yPjxZZWFyPjIwMTI8L1llYXI+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</w:rPr>
              <w:t>19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1965D9" w:rsidRPr="003263D5" w14:paraId="3C53E791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CBF4BF5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hRNase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1D1E8B8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tRNA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CD9B834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2.5 ± 0.21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77C892B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20 ± 0.65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FA70E22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6D6348C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2AAC4FD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 xml:space="preserve"> </w:t>
            </w: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TaWtyaXdhbDwvQXV0aG9yPjxZZWFyPjIwMTI8L1llYXI+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TaWtyaXdhbDwvQXV0aG9yPjxZZWFyPjIwMTI8L1llYXI+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</w:rPr>
              <w:t>19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1965D9" w:rsidRPr="003263D5" w14:paraId="53A7F2C0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9E76E5A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hRNase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E817A3E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tRNA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83B66A2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0.0036 ± 0.00015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9DCFA9D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31.37 ± 0.96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D8747DA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9.34 ± 0.1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9DC68D6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7AEB023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/>
            </w:r>
            <w:r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Sikriwal&lt;/Author&gt;&lt;Year&gt;2009&lt;/Year&gt;&lt;RecNum&gt;130&lt;/RecNum&gt;&lt;DisplayText&gt;&lt;style face="superscript"&gt;21&lt;/style&gt;&lt;/DisplayText&gt;&lt;record&gt;&lt;rec-number&gt;130&lt;/rec-number&gt;&lt;foreign-keys&gt;&lt;key app="EN" db-id="xrvx0pv07sd29qerwwu5tsfre5zvtwdzps5f" timestamp="1521599740"&gt;130&lt;/key&gt;&lt;/foreign-keys&gt;&lt;ref-type name="Journal Article"&gt;17&lt;/ref-type&gt;&lt;contributors&gt;&lt;authors&gt;&lt;author&gt;Sikriwal, D.&lt;/author&gt;&lt;author&gt;Seth, D.&lt;/author&gt;&lt;author&gt;Batra, J. K.&lt;/author&gt;&lt;/authors&gt;&lt;/contributors&gt;&lt;auth-address&gt;Immunochemistry Laboratory, National Institute of Immunology, Aruna Asaf Ali Marg, New Delhi 110067, India.&lt;/auth-address&gt;&lt;titles&gt;&lt;title&gt;Role of catalytic and non-catalytic subsite residues in ribonuclease activity of human eosinophil-derived neurotoxin&lt;/title&gt;&lt;secondary-title&gt;Biological Chemistry&lt;/secondary-title&gt;&lt;/titles&gt;&lt;periodical&gt;&lt;full-title&gt;Biological Chemistry&lt;/full-title&gt;&lt;/periodical&gt;&lt;pages&gt;225-34&lt;/pages&gt;&lt;volume&gt;390&lt;/volume&gt;&lt;number&gt;3&lt;/number&gt;&lt;keywords&gt;&lt;keyword&gt;Amino Acid Sequence&lt;/keyword&gt;&lt;keyword&gt;Catalytic Domain&lt;/keyword&gt;&lt;keyword&gt;Circular Dichroism&lt;/keyword&gt;&lt;keyword&gt;Eosinophil-Derived Neurotoxin/chemistry/metabolism/*pharmacology&lt;/keyword&gt;&lt;keyword&gt;Humans&lt;/keyword&gt;&lt;keyword&gt;Kinetics&lt;/keyword&gt;&lt;keyword&gt;Molecular Sequence Data&lt;/keyword&gt;&lt;keyword&gt;Ribonucleases/*metabolism&lt;/keyword&gt;&lt;keyword&gt;Sequence Homology, Amino Acid&lt;/keyword&gt;&lt;keyword&gt;Spectrometry, Fluorescence&lt;/keyword&gt;&lt;/keywords&gt;&lt;dates&gt;&lt;year&gt;2009&lt;/year&gt;&lt;pub-dates&gt;&lt;date&gt;Mar&lt;/date&gt;&lt;/pub-dates&gt;&lt;/dates&gt;&lt;isbn&gt;1431-6730 (Print)&amp;#xD;1431-6730 (Linking)&lt;/isbn&gt;&lt;accession-num&gt;19090717&lt;/accession-num&gt;&lt;urls&gt;&lt;related-urls&gt;&lt;url&gt;https://www.ncbi.nlm.nih.gov/pubmed/19090717&lt;/url&gt;&lt;/related-urls&gt;&lt;/urls&gt;&lt;electronic-resource-num&gt;10.1515/BC.2009.025&lt;/electronic-resource-num&gt;&lt;/record&gt;&lt;/Cite&gt;&lt;/EndNote&gt;</w:instrText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</w:rPr>
              <w:t>21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1965D9" w:rsidRPr="003263D5" w14:paraId="5C81445F" w14:textId="77777777" w:rsidTr="00827005">
        <w:tc>
          <w:tcPr>
            <w:tcW w:w="1242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6D1886E4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hRNase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60FBBC2E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Poly</w:t>
            </w:r>
            <w:r w:rsidRPr="003263D5">
              <w:rPr>
                <w:rFonts w:ascii="Times" w:hAnsi="Times"/>
                <w:sz w:val="20"/>
                <w:szCs w:val="20"/>
              </w:rPr>
              <w:t>(U)</w:t>
            </w:r>
          </w:p>
        </w:tc>
        <w:tc>
          <w:tcPr>
            <w:tcW w:w="1558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346F2B85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53.05 ± 4.04</w:t>
            </w:r>
          </w:p>
        </w:tc>
        <w:tc>
          <w:tcPr>
            <w:tcW w:w="2042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27E55BFE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1248.93 ± 12.10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2506EE7A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4.79 ± 0.5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15F77193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50CCD12B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/>
            </w:r>
            <w:r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Sikriwal&lt;/Author&gt;&lt;Year&gt;2009&lt;/Year&gt;&lt;RecNum&gt;130&lt;/RecNum&gt;&lt;DisplayText&gt;&lt;style face="superscript"&gt;21&lt;/style&gt;&lt;/DisplayText&gt;&lt;record&gt;&lt;rec-number&gt;130&lt;/rec-number&gt;&lt;foreign-keys&gt;&lt;key app="EN" db-id="xrvx0pv07sd29qerwwu5tsfre5zvtwdzps5f" timestamp="1521599740"&gt;130&lt;/key&gt;&lt;/foreign-keys&gt;&lt;ref-type name="Journal Article"&gt;17&lt;/ref-type&gt;&lt;contributors&gt;&lt;authors&gt;&lt;author&gt;Sikriwal, D.&lt;/author&gt;&lt;author&gt;Seth, D.&lt;/author&gt;&lt;author&gt;Batra, J. K.&lt;/author&gt;&lt;/authors&gt;&lt;/contributors&gt;&lt;auth-address&gt;Immunochemistry Laboratory, National Institute of Immunology, Aruna Asaf Ali Marg, New Delhi 110067, India.&lt;/auth-address&gt;&lt;titles&gt;&lt;title&gt;Role of catalytic and non-catalytic subsite residues in ribonuclease activity of human eosinophil-derived neurotoxin&lt;/title&gt;&lt;secondary-title&gt;Biological Chemistry&lt;/secondary-title&gt;&lt;/titles&gt;&lt;periodical&gt;&lt;full-title&gt;Biological Chemistry&lt;/full-title&gt;&lt;/periodical&gt;&lt;pages&gt;225-34&lt;/pages&gt;&lt;volume&gt;390&lt;/volume&gt;&lt;number&gt;3&lt;/number&gt;&lt;keywords&gt;&lt;keyword&gt;Amino Acid Sequence&lt;/keyword&gt;&lt;keyword&gt;Catalytic Domain&lt;/keyword&gt;&lt;keyword&gt;Circular Dichroism&lt;/keyword&gt;&lt;keyword&gt;Eosinophil-Derived Neurotoxin/chemistry/metabolism/*pharmacology&lt;/keyword&gt;&lt;keyword&gt;Humans&lt;/keyword&gt;&lt;keyword&gt;Kinetics&lt;/keyword&gt;&lt;keyword&gt;Molecular Sequence Data&lt;/keyword&gt;&lt;keyword&gt;Ribonucleases/*metabolism&lt;/keyword&gt;&lt;keyword&gt;Sequence Homology, Amino Acid&lt;/keyword&gt;&lt;keyword&gt;Spectrometry, Fluorescence&lt;/keyword&gt;&lt;/keywords&gt;&lt;dates&gt;&lt;year&gt;2009&lt;/year&gt;&lt;pub-dates&gt;&lt;date&gt;Mar&lt;/date&gt;&lt;/pub-dates&gt;&lt;/dates&gt;&lt;isbn&gt;1431-6730 (Print)&amp;#xD;1431-6730 (Linking)&lt;/isbn&gt;&lt;accession-num&gt;19090717&lt;/accession-num&gt;&lt;urls&gt;&lt;related-urls&gt;&lt;url&gt;https://www.ncbi.nlm.nih.gov/pubmed/19090717&lt;/url&gt;&lt;/related-urls&gt;&lt;/urls&gt;&lt;electronic-resource-num&gt;10.1515/BC.2009.025&lt;/electronic-resource-num&gt;&lt;/record&gt;&lt;/Cite&gt;&lt;/EndNote&gt;</w:instrText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</w:rPr>
              <w:t>21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1965D9" w:rsidRPr="003263D5" w14:paraId="36775625" w14:textId="77777777" w:rsidTr="00827005">
        <w:tc>
          <w:tcPr>
            <w:tcW w:w="144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628E3F9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8624" w:type="dxa"/>
            <w:gridSpan w:val="6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49BEC423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</w:tr>
      <w:tr w:rsidR="001965D9" w:rsidRPr="003263D5" w14:paraId="74B31E07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B30A4B5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9D310F">
              <w:rPr>
                <w:rFonts w:ascii="Times" w:hAnsi="Times"/>
                <w:sz w:val="20"/>
                <w:szCs w:val="20"/>
              </w:rPr>
              <w:t>hRNase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42B705F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proofErr w:type="spellStart"/>
            <w:r>
              <w:rPr>
                <w:rFonts w:ascii="Times" w:hAnsi="Times"/>
                <w:sz w:val="20"/>
                <w:szCs w:val="20"/>
                <w:lang w:val="en-CA"/>
              </w:rPr>
              <w:t>CpA</w:t>
            </w:r>
            <w:proofErr w:type="spellEnd"/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182C455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 w:rsidRPr="009D310F">
              <w:rPr>
                <w:rFonts w:ascii="Times" w:hAnsi="Times"/>
                <w:sz w:val="20"/>
                <w:szCs w:val="20"/>
                <w:lang w:val="en-CA"/>
              </w:rPr>
              <w:t>1.7±0.3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0B29FDD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 w:rsidRPr="009D310F">
              <w:rPr>
                <w:rFonts w:ascii="Times" w:hAnsi="Times"/>
                <w:sz w:val="20"/>
                <w:szCs w:val="20"/>
                <w:lang w:val="en-CA"/>
              </w:rPr>
              <w:t>0.55±0.06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FAB907E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t>0.000</w:t>
            </w:r>
            <w:r w:rsidRPr="009D310F">
              <w:rPr>
                <w:rFonts w:ascii="Times" w:hAnsi="Times"/>
                <w:sz w:val="20"/>
                <w:szCs w:val="20"/>
                <w:lang w:val="en-CA"/>
              </w:rPr>
              <w:t>32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3D30162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0E8F95C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QcmF0cy1FamFycXVlPC9BdXRob3I+PFllYXI+MjAxNjwv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QcmF0cy1FamFycXVlPC9BdXRob3I+PFllYXI+MjAxNjwv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</w:rPr>
              <w:t>9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1965D9" w:rsidRPr="003263D5" w14:paraId="4A766D26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693EA0E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9D310F">
              <w:rPr>
                <w:rFonts w:ascii="Times" w:hAnsi="Times"/>
                <w:sz w:val="20"/>
                <w:szCs w:val="20"/>
              </w:rPr>
              <w:t>hRNase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4386EA23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proofErr w:type="spellStart"/>
            <w:r>
              <w:rPr>
                <w:rFonts w:ascii="Times" w:hAnsi="Times"/>
                <w:sz w:val="20"/>
                <w:szCs w:val="20"/>
                <w:lang w:val="en-CA"/>
              </w:rPr>
              <w:t>UpA</w:t>
            </w:r>
            <w:proofErr w:type="spellEnd"/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9D10C65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 w:rsidRPr="009D310F">
              <w:rPr>
                <w:rFonts w:ascii="Times" w:hAnsi="Times"/>
                <w:sz w:val="20"/>
                <w:szCs w:val="20"/>
                <w:lang w:val="en-CA"/>
              </w:rPr>
              <w:t>2.7±0.66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3D543B3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 w:rsidRPr="009D310F">
              <w:rPr>
                <w:rFonts w:ascii="Times" w:hAnsi="Times"/>
                <w:sz w:val="20"/>
                <w:szCs w:val="20"/>
                <w:lang w:val="en-CA"/>
              </w:rPr>
              <w:t>1.22±0.12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7930F08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t>0.00044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FB47A0E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9BB1DE3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QcmF0cy1FamFycXVlPC9BdXRob3I+PFllYXI+MjAxNjwv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QcmF0cy1FamFycXVlPC9BdXRob3I+PFllYXI+MjAxNjwv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</w:rPr>
              <w:t>9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1965D9" w:rsidRPr="003263D5" w14:paraId="721790DB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C4622EC" w14:textId="77777777" w:rsidR="001965D9" w:rsidRPr="009D310F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hRNase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9B68296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t>C</w:t>
            </w:r>
            <w:r w:rsidRPr="003263D5">
              <w:rPr>
                <w:rFonts w:ascii="Times" w:hAnsi="Times"/>
                <w:sz w:val="20"/>
                <w:szCs w:val="20"/>
                <w:lang w:val="en-CA"/>
              </w:rPr>
              <w:t xml:space="preserve"> &gt; p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9BC9FF1" w14:textId="77777777" w:rsidR="001965D9" w:rsidRPr="009D310F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 w:rsidRPr="008918B8">
              <w:rPr>
                <w:rFonts w:ascii="Times" w:hAnsi="Times"/>
                <w:sz w:val="20"/>
                <w:szCs w:val="20"/>
                <w:lang w:val="en-CA"/>
              </w:rPr>
              <w:t>3±0.53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450A628" w14:textId="77777777" w:rsidR="001965D9" w:rsidRPr="009D310F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t>0.003</w:t>
            </w:r>
            <w:r w:rsidRPr="008918B8">
              <w:rPr>
                <w:rFonts w:ascii="Times" w:hAnsi="Times"/>
                <w:sz w:val="20"/>
                <w:szCs w:val="20"/>
                <w:lang w:val="en-CA"/>
              </w:rPr>
              <w:t>2±</w:t>
            </w:r>
            <w:r>
              <w:rPr>
                <w:rFonts w:ascii="Times" w:hAnsi="Times"/>
                <w:sz w:val="20"/>
                <w:szCs w:val="20"/>
                <w:lang w:val="en-CA"/>
              </w:rPr>
              <w:t>0.0005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50342EB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t>1.07×10</w:t>
            </w:r>
            <w:r w:rsidRPr="000409E7">
              <w:rPr>
                <w:rFonts w:ascii="Times" w:hAnsi="Times"/>
                <w:sz w:val="20"/>
                <w:szCs w:val="20"/>
                <w:vertAlign w:val="superscript"/>
                <w:lang w:val="en-CA"/>
              </w:rPr>
              <w:t>−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92B0AE8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34E68CF" w14:textId="77777777" w:rsidR="001965D9" w:rsidRPr="009D310F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QcmF0cy1FamFycXVlPC9BdXRob3I+PFllYXI+MjAxNjwv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QcmF0cy1FamFycXVlPC9BdXRob3I+PFllYXI+MjAxNjwv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</w:rPr>
              <w:t>9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1965D9" w:rsidRPr="003263D5" w14:paraId="55E2BD21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D1D2297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hRNase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1C4BD2B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t>C</w:t>
            </w:r>
            <w:r w:rsidRPr="003263D5">
              <w:rPr>
                <w:rFonts w:ascii="Times" w:hAnsi="Times"/>
                <w:sz w:val="20"/>
                <w:szCs w:val="20"/>
                <w:lang w:val="en-CA"/>
              </w:rPr>
              <w:t xml:space="preserve"> &gt; p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399EAF1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>1.5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2D714F7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>0.014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04C1369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>0.0000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1916827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255852B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Cb2l4PC9BdXRob3I+PFllYXI+MjAwMTwvWWVhcj48UmVj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Cb2l4PC9BdXRob3I+PFllYXI+MjAwMTwvWWVhcj48UmVj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</w:rPr>
              <w:t>22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1965D9" w:rsidRPr="003263D5" w14:paraId="354D2498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67E743A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hRNase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C3DBBB8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>U &gt; p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7577C5B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>1.0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24A61F0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>0.0043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4A9BF47A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>0.00000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BFEC050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724AEA7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Cb2l4PC9BdXRob3I+PFllYXI+MjAwMTwvWWVhcj48UmVj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Cb2l4PC9BdXRob3I+PFllYXI+MjAwMTwvWWVhcj48UmVj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  <w:lang w:val="en-CA"/>
              </w:rPr>
              <w:t>22</w: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  <w:r w:rsidRPr="003263D5">
              <w:rPr>
                <w:rFonts w:ascii="Times" w:hAnsi="Times"/>
                <w:sz w:val="20"/>
                <w:szCs w:val="20"/>
                <w:lang w:val="en-CA"/>
              </w:rPr>
              <w:t xml:space="preserve"> </w:t>
            </w:r>
          </w:p>
        </w:tc>
      </w:tr>
      <w:tr w:rsidR="001965D9" w:rsidRPr="003263D5" w14:paraId="3C54A115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B81B295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hRNase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9ACF663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proofErr w:type="spellStart"/>
            <w:r w:rsidRPr="003263D5">
              <w:rPr>
                <w:rFonts w:ascii="Times" w:hAnsi="Times"/>
                <w:sz w:val="20"/>
                <w:szCs w:val="20"/>
                <w:lang w:val="en-CA"/>
              </w:rPr>
              <w:t>CpA</w:t>
            </w:r>
            <w:proofErr w:type="spellEnd"/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B752256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>2.4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47B30613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>4.2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9FCCFA9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>0.00175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2B7482F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C58F8FC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Cb2l4PC9BdXRob3I+PFllYXI+MjAwMTwvWWVhcj48UmVj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Cb2l4PC9BdXRob3I+PFllYXI+MjAwMTwvWWVhcj48UmVj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  <w:lang w:val="en-CA"/>
              </w:rPr>
              <w:t>22</w: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  <w:r w:rsidRPr="003263D5">
              <w:rPr>
                <w:rFonts w:ascii="Times" w:hAnsi="Times"/>
                <w:sz w:val="20"/>
                <w:szCs w:val="20"/>
                <w:lang w:val="en-CA"/>
              </w:rPr>
              <w:t xml:space="preserve"> </w:t>
            </w:r>
          </w:p>
        </w:tc>
      </w:tr>
      <w:tr w:rsidR="001965D9" w:rsidRPr="003263D5" w14:paraId="1A701C7A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5B46BB0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hRNase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4593F63C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proofErr w:type="spellStart"/>
            <w:r w:rsidRPr="003263D5">
              <w:rPr>
                <w:rFonts w:ascii="Times" w:hAnsi="Times"/>
                <w:sz w:val="20"/>
                <w:szCs w:val="20"/>
                <w:lang w:val="en-CA"/>
              </w:rPr>
              <w:t>UpA</w:t>
            </w:r>
            <w:proofErr w:type="spellEnd"/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85A3795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>5.4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8133C87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>6.2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505C203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>0.00115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8F0C50E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7C48D5F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 xml:space="preserve"> </w: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Cb2l4PC9BdXRob3I+PFllYXI+MjAwMTwvWWVhcj48UmVj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Cb2l4PC9BdXRob3I+PFllYXI+MjAwMTwvWWVhcj48UmVj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  <w:lang w:val="en-CA"/>
              </w:rPr>
              <w:t>22</w: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</w:p>
        </w:tc>
      </w:tr>
      <w:tr w:rsidR="001965D9" w:rsidRPr="003263D5" w14:paraId="397242F3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A01392E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hRNase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BFB70C6" w14:textId="77777777" w:rsidR="001965D9" w:rsidRPr="00680D7B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680D7B">
              <w:rPr>
                <w:rFonts w:ascii="Times" w:hAnsi="Times"/>
                <w:sz w:val="20"/>
                <w:szCs w:val="20"/>
                <w:lang w:val="en-CA"/>
              </w:rPr>
              <w:t>(Up)2 U &gt; p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8225EAD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>1.4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99711B3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>0.56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38EEDCD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>0.0004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D4588EB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FA28919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 xml:space="preserve"> </w: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Cb2l4PC9BdXRob3I+PFllYXI+MjAwMTwvWWVhcj48UmVj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Cb2l4PC9BdXRob3I+PFllYXI+MjAwMTwvWWVhcj48UmVj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  <w:lang w:val="en-CA"/>
              </w:rPr>
              <w:t>22</w: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</w:p>
        </w:tc>
      </w:tr>
      <w:tr w:rsidR="001965D9" w:rsidRPr="003263D5" w14:paraId="55A6E90D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F7F26F6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hRNase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C069E87" w14:textId="77777777" w:rsidR="001965D9" w:rsidRPr="00680D7B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680D7B">
              <w:rPr>
                <w:rFonts w:ascii="Times" w:hAnsi="Times"/>
                <w:sz w:val="20"/>
                <w:szCs w:val="20"/>
                <w:lang w:val="en-CA"/>
              </w:rPr>
              <w:t>(Up)3 U &gt; p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4FCA84A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>0.7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BD0F37B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>1.2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A196BEE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>0.00171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C4E76C7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92FB106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Cb2l4PC9BdXRob3I+PFllYXI+MjAwMTwvWWVhcj48UmVj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Cb2l4PC9BdXRob3I+PFllYXI+MjAwMTwvWWVhcj48UmVj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  <w:lang w:val="en-CA"/>
              </w:rPr>
              <w:t>22</w: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  <w:r w:rsidRPr="003263D5">
              <w:rPr>
                <w:rFonts w:ascii="Times" w:hAnsi="Times"/>
                <w:sz w:val="20"/>
                <w:szCs w:val="20"/>
                <w:lang w:val="en-CA"/>
              </w:rPr>
              <w:t xml:space="preserve"> </w:t>
            </w:r>
          </w:p>
        </w:tc>
      </w:tr>
      <w:tr w:rsidR="001965D9" w:rsidRPr="003263D5" w14:paraId="01AB67E4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F478890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hRNase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64EEB47" w14:textId="77777777" w:rsidR="001965D9" w:rsidRPr="00680D7B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680D7B">
              <w:rPr>
                <w:rFonts w:ascii="Times" w:hAnsi="Times"/>
                <w:sz w:val="20"/>
                <w:szCs w:val="20"/>
                <w:lang w:val="en-CA"/>
              </w:rPr>
              <w:t>(Up)4 U &gt; p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4CA50372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>0.17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182019B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>1.4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384854E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>0.00823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DFACDB0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9B1B64D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 xml:space="preserve"> </w: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Cb2l4PC9BdXRob3I+PFllYXI+MjAwMTwvWWVhcj48UmVj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Cb2l4PC9BdXRob3I+PFllYXI+MjAwMTwvWWVhcj48UmVj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  <w:lang w:val="en-CA"/>
              </w:rPr>
              <w:t>22</w: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</w:p>
        </w:tc>
      </w:tr>
      <w:tr w:rsidR="001965D9" w:rsidRPr="003263D5" w14:paraId="66D28E8A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7BD46FC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hRNase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358EB05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proofErr w:type="spellStart"/>
            <w:r w:rsidRPr="003263D5">
              <w:rPr>
                <w:rFonts w:ascii="Times" w:hAnsi="Times"/>
                <w:sz w:val="20"/>
                <w:szCs w:val="20"/>
                <w:lang w:val="en-CA"/>
              </w:rPr>
              <w:t>ytRNA</w:t>
            </w:r>
            <w:proofErr w:type="spellEnd"/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53CF583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>0.0041</w:t>
            </w: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EA35C23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>0.0024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4C12715F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>0.0005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A942E5D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1C3925C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Cb2l4PC9BdXRob3I+PFllYXI+MjAwMTwvWWVhcj48UmVj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Cb2l4PC9BdXRob3I+PFllYXI+MjAwMTwvWWVhcj48UmVj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  <w:lang w:val="en-CA"/>
              </w:rPr>
              <w:t>22</w: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  <w:r w:rsidRPr="003263D5">
              <w:rPr>
                <w:rFonts w:ascii="Times" w:hAnsi="Times"/>
                <w:sz w:val="20"/>
                <w:szCs w:val="20"/>
                <w:lang w:val="en-CA"/>
              </w:rPr>
              <w:t xml:space="preserve"> </w:t>
            </w:r>
          </w:p>
        </w:tc>
      </w:tr>
      <w:tr w:rsidR="001965D9" w:rsidRPr="003263D5" w14:paraId="2F3D3A74" w14:textId="77777777" w:rsidTr="00827005">
        <w:tc>
          <w:tcPr>
            <w:tcW w:w="1242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36B32A09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hRNase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1260764F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t>Poly</w:t>
            </w:r>
            <w:r w:rsidRPr="003263D5">
              <w:rPr>
                <w:rFonts w:ascii="Times" w:hAnsi="Times"/>
                <w:sz w:val="20"/>
                <w:szCs w:val="20"/>
                <w:lang w:val="en-CA"/>
              </w:rPr>
              <w:t>(U)</w:t>
            </w:r>
          </w:p>
        </w:tc>
        <w:tc>
          <w:tcPr>
            <w:tcW w:w="1558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19A782C7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253 ± 10</w:t>
            </w:r>
          </w:p>
        </w:tc>
        <w:tc>
          <w:tcPr>
            <w:tcW w:w="2042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4A50CA1C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36 ± 0.4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18666865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 w:rsidRPr="003263D5">
              <w:rPr>
                <w:rFonts w:ascii="Times" w:hAnsi="Times"/>
                <w:sz w:val="20"/>
                <w:szCs w:val="20"/>
              </w:rPr>
              <w:t>0.00014 ± 0.00000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2BBFA476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72151E6D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TaW5naDwvQXV0aG9yPjxZZWFyPjIwMTE8L1llYXI+PFJl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TaW5naDwvQXV0aG9yPjxZZWFyPjIwMTE8L1llYXI+PFJl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  <w:lang w:val="en-CA"/>
              </w:rPr>
              <w:t>23</w: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</w:p>
        </w:tc>
      </w:tr>
      <w:tr w:rsidR="001965D9" w:rsidRPr="003263D5" w14:paraId="31F754D9" w14:textId="77777777" w:rsidTr="00827005">
        <w:tc>
          <w:tcPr>
            <w:tcW w:w="144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AF83B8C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</w:p>
        </w:tc>
        <w:tc>
          <w:tcPr>
            <w:tcW w:w="8624" w:type="dxa"/>
            <w:gridSpan w:val="6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01147AC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</w:p>
        </w:tc>
      </w:tr>
      <w:tr w:rsidR="001965D9" w:rsidRPr="003263D5" w14:paraId="249E492F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87EC79F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hRNase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2BD0E7B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proofErr w:type="spellStart"/>
            <w:r w:rsidRPr="003263D5">
              <w:rPr>
                <w:rFonts w:ascii="Times" w:hAnsi="Times"/>
                <w:sz w:val="20"/>
                <w:szCs w:val="20"/>
                <w:lang w:val="en-CA"/>
              </w:rPr>
              <w:t>UpA</w:t>
            </w:r>
            <w:proofErr w:type="spellEnd"/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9E157EE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4F717BB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46564BB5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>0.2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7A33272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4AD33B7F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Ib2ZzdGVlbmdlPC9BdXRob3I+PFllYXI+MTk5ODwvWWVh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Ib2ZzdGVlbmdlPC9BdXRob3I+PFllYXI+MTk5ODwvWWVh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</w:rPr>
              <w:t>24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1965D9" w:rsidRPr="003263D5" w14:paraId="111B46AE" w14:textId="77777777" w:rsidTr="00827005">
        <w:tc>
          <w:tcPr>
            <w:tcW w:w="1242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676A65F1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hRNase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77D5AE88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proofErr w:type="spellStart"/>
            <w:r w:rsidRPr="003263D5">
              <w:rPr>
                <w:rFonts w:ascii="Times" w:hAnsi="Times"/>
                <w:sz w:val="20"/>
                <w:szCs w:val="20"/>
                <w:lang w:val="en-CA"/>
              </w:rPr>
              <w:t>CpA</w:t>
            </w:r>
            <w:proofErr w:type="spellEnd"/>
          </w:p>
        </w:tc>
        <w:tc>
          <w:tcPr>
            <w:tcW w:w="1558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5B958B65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2042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1311826D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21C5562F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>0.0006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2A880099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3E8BB7E9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</w:tr>
      <w:tr w:rsidR="001965D9" w:rsidRPr="003263D5" w14:paraId="55206C7D" w14:textId="77777777" w:rsidTr="00827005">
        <w:tc>
          <w:tcPr>
            <w:tcW w:w="144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E733D4D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8624" w:type="dxa"/>
            <w:gridSpan w:val="6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603A6BE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</w:tr>
      <w:tr w:rsidR="001965D9" w:rsidRPr="003263D5" w14:paraId="33651A4E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7EECA5B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hRNase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ED5E1D1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proofErr w:type="spellStart"/>
            <w:r w:rsidRPr="003263D5">
              <w:rPr>
                <w:rFonts w:ascii="Times" w:hAnsi="Times"/>
                <w:sz w:val="20"/>
                <w:szCs w:val="20"/>
                <w:lang w:val="en-CA"/>
              </w:rPr>
              <w:t>CpA</w:t>
            </w:r>
            <w:proofErr w:type="spellEnd"/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E450A2E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9A47F45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6B35DF2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 xml:space="preserve">0.0000122 </w:t>
            </w:r>
            <w:r w:rsidRPr="003263D5">
              <w:rPr>
                <w:rFonts w:ascii="Times" w:hAnsi="Times"/>
                <w:sz w:val="20"/>
                <w:szCs w:val="20"/>
              </w:rPr>
              <w:t>± 0.00000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A27EBA1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8872361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SdXNzbzwvQXV0aG9yPjxZZWFyPjE5OTY8L1llYXI+PFJl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SdXNzbzwvQXV0aG9yPjxZZWFyPjE5OTY8L1llYXI+PFJl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</w:rPr>
              <w:t>25,26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1965D9" w:rsidRPr="003263D5" w14:paraId="5B4C93C3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48AEE28D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hRNase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836083F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>CpG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4BE74E99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3BF2B36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7E9721C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 xml:space="preserve">0.000004 </w:t>
            </w:r>
            <w:r w:rsidRPr="003263D5">
              <w:rPr>
                <w:rFonts w:ascii="Times" w:hAnsi="Times"/>
                <w:sz w:val="20"/>
                <w:szCs w:val="20"/>
              </w:rPr>
              <w:t>± 0.00000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1CB7E8E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6C2D404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SdXNzbzwvQXV0aG9yPjxZZWFyPjE5OTY8L1llYXI+PFJl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SdXNzbzwvQXV0aG9yPjxZZWFyPjE5OTY8L1llYXI+PFJl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</w:rPr>
              <w:t>25,26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1965D9" w:rsidRPr="003263D5" w14:paraId="15C12DC5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3CD98C7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lastRenderedPageBreak/>
              <w:t>hRNase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16AC437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proofErr w:type="spellStart"/>
            <w:r w:rsidRPr="003263D5">
              <w:rPr>
                <w:rFonts w:ascii="Times" w:hAnsi="Times"/>
                <w:sz w:val="20"/>
                <w:szCs w:val="20"/>
                <w:lang w:val="en-CA"/>
              </w:rPr>
              <w:t>CpC</w:t>
            </w:r>
            <w:proofErr w:type="spellEnd"/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7F6351E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B609025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286C9E3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>0.0000013 ± 0.00000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7FBD944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3CACA57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SdXNzbzwvQXV0aG9yPjxZZWFyPjE5OTY8L1llYXI+PFJl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SdXNzbzwvQXV0aG9yPjxZZWFyPjE5OTY8L1llYXI+PFJl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</w:rPr>
              <w:t>25,26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1965D9" w:rsidRPr="003263D5" w14:paraId="0F25F902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F05A0F4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hRNase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5FC87F0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proofErr w:type="spellStart"/>
            <w:r w:rsidRPr="003263D5">
              <w:rPr>
                <w:rFonts w:ascii="Times" w:hAnsi="Times"/>
                <w:sz w:val="20"/>
                <w:szCs w:val="20"/>
                <w:lang w:val="en-CA"/>
              </w:rPr>
              <w:t>CpU</w:t>
            </w:r>
            <w:proofErr w:type="spellEnd"/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43F7A6C1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EC5062B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78A611C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 xml:space="preserve">0.0000006 </w:t>
            </w:r>
            <w:r w:rsidRPr="003263D5">
              <w:rPr>
                <w:rFonts w:ascii="Times" w:hAnsi="Times"/>
                <w:sz w:val="20"/>
                <w:szCs w:val="20"/>
              </w:rPr>
              <w:t>± 0.00000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2BC3F92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ADF9A0F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SdXNzbzwvQXV0aG9yPjxZZWFyPjE5OTY8L1llYXI+PFJl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SdXNzbzwvQXV0aG9yPjxZZWFyPjE5OTY8L1llYXI+PFJl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</w:rPr>
              <w:t>25,26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1965D9" w:rsidRPr="003263D5" w14:paraId="2A400163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ECE871C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hRNase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4221EA8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proofErr w:type="spellStart"/>
            <w:r w:rsidRPr="003263D5">
              <w:rPr>
                <w:rFonts w:ascii="Times" w:hAnsi="Times"/>
                <w:sz w:val="20"/>
                <w:szCs w:val="20"/>
                <w:lang w:val="en-CA"/>
              </w:rPr>
              <w:t>UpA</w:t>
            </w:r>
            <w:proofErr w:type="spellEnd"/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BFED291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9E10613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48B2FB6A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>0.0000007 ± 0.00000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563FCBC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7E36900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SdXNzbzwvQXV0aG9yPjxZZWFyPjE5OTY8L1llYXI+PFJl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SdXNzbzwvQXV0aG9yPjxZZWFyPjE5OTY8L1llYXI+PFJl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  <w:lang w:val="en-CA"/>
              </w:rPr>
              <w:t>25,26</w: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</w:p>
        </w:tc>
      </w:tr>
      <w:tr w:rsidR="001965D9" w:rsidRPr="003263D5" w14:paraId="25CB39AC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4820B61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hRNase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BFB6EF7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proofErr w:type="spellStart"/>
            <w:r w:rsidRPr="003263D5">
              <w:rPr>
                <w:rFonts w:ascii="Times" w:hAnsi="Times"/>
                <w:sz w:val="20"/>
                <w:szCs w:val="20"/>
                <w:lang w:val="en-CA"/>
              </w:rPr>
              <w:t>UpG</w:t>
            </w:r>
            <w:proofErr w:type="spellEnd"/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7DCD4C5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DDB57A5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2BE12C2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 xml:space="preserve">0.00000013 </w:t>
            </w:r>
            <w:r w:rsidRPr="003263D5">
              <w:rPr>
                <w:rFonts w:ascii="Times" w:hAnsi="Times"/>
                <w:sz w:val="20"/>
                <w:szCs w:val="20"/>
              </w:rPr>
              <w:t>± 0.000000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0E270B2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A0A3CCB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SdXNzbzwvQXV0aG9yPjxZZWFyPjE5OTY8L1llYXI+PFJl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SdXNzbzwvQXV0aG9yPjxZZWFyPjE5OTY8L1llYXI+PFJl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  <w:lang w:val="en-CA"/>
              </w:rPr>
              <w:t>25,26</w: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</w:p>
        </w:tc>
      </w:tr>
      <w:tr w:rsidR="001965D9" w:rsidRPr="003263D5" w14:paraId="3E4407CC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07053FB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hRNase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0526526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proofErr w:type="spellStart"/>
            <w:r w:rsidRPr="003263D5">
              <w:rPr>
                <w:rFonts w:ascii="Times" w:hAnsi="Times"/>
                <w:sz w:val="20"/>
                <w:szCs w:val="20"/>
                <w:lang w:val="en-CA"/>
              </w:rPr>
              <w:t>UpC</w:t>
            </w:r>
            <w:proofErr w:type="spellEnd"/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3FF6003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7132630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4ACC3C5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 xml:space="preserve">0.00000006 </w:t>
            </w:r>
            <w:r w:rsidRPr="003263D5">
              <w:rPr>
                <w:rFonts w:ascii="Times" w:hAnsi="Times"/>
                <w:sz w:val="20"/>
                <w:szCs w:val="20"/>
              </w:rPr>
              <w:t>± 0.000000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2DF4F96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4BFCDA00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SdXNzbzwvQXV0aG9yPjxZZWFyPjE5OTY8L1llYXI+PFJl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SdXNzbzwvQXV0aG9yPjxZZWFyPjE5OTY8L1llYXI+PFJl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  <w:lang w:val="en-CA"/>
              </w:rPr>
              <w:t>25,26</w: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</w:p>
        </w:tc>
      </w:tr>
      <w:tr w:rsidR="001965D9" w:rsidRPr="003263D5" w14:paraId="760CEED6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2EBE6C3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hRNase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F00B5E2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proofErr w:type="spellStart"/>
            <w:r w:rsidRPr="003263D5">
              <w:rPr>
                <w:rFonts w:ascii="Times" w:hAnsi="Times"/>
                <w:sz w:val="20"/>
                <w:szCs w:val="20"/>
                <w:lang w:val="en-CA"/>
              </w:rPr>
              <w:t>UpU</w:t>
            </w:r>
            <w:proofErr w:type="spellEnd"/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94E8049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39C3A8C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4B7EF862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 xml:space="preserve">0.000000031 </w:t>
            </w:r>
            <w:r w:rsidRPr="003263D5">
              <w:rPr>
                <w:rFonts w:ascii="Times" w:hAnsi="Times"/>
                <w:sz w:val="20"/>
                <w:szCs w:val="20"/>
              </w:rPr>
              <w:t>± 0.00000000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10B9440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443547D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SdXNzbzwvQXV0aG9yPjxZZWFyPjE5OTY8L1llYXI+PFJl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SdXNzbzwvQXV0aG9yPjxZZWFyPjE5OTY8L1llYXI+PFJl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  <w:lang w:val="en-CA"/>
              </w:rPr>
              <w:t>25,26</w: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</w:p>
        </w:tc>
      </w:tr>
      <w:tr w:rsidR="001965D9" w:rsidRPr="003263D5" w14:paraId="70B342D7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933871E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hRNase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8D38201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proofErr w:type="spellStart"/>
            <w:r w:rsidRPr="003263D5">
              <w:rPr>
                <w:rFonts w:ascii="Times" w:hAnsi="Times"/>
                <w:sz w:val="20"/>
                <w:szCs w:val="20"/>
                <w:lang w:val="en-CA"/>
              </w:rPr>
              <w:t>pCpA</w:t>
            </w:r>
            <w:proofErr w:type="spellEnd"/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52F6715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692813E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D7527F4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 xml:space="preserve">0.000019 </w:t>
            </w:r>
            <w:r w:rsidRPr="003263D5">
              <w:rPr>
                <w:rFonts w:ascii="Times" w:hAnsi="Times"/>
                <w:sz w:val="20"/>
                <w:szCs w:val="20"/>
              </w:rPr>
              <w:t>± 0.0000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28A7BDB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5BE4D97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SdXNzbzwvQXV0aG9yPjxZZWFyPjE5OTY8L1llYXI+PFJl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SdXNzbzwvQXV0aG9yPjxZZWFyPjE5OTY8L1llYXI+PFJl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  <w:lang w:val="en-CA"/>
              </w:rPr>
              <w:t>25,26</w: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</w:p>
        </w:tc>
      </w:tr>
      <w:tr w:rsidR="001965D9" w:rsidRPr="003263D5" w14:paraId="68F9D35D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81819A8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hRNase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F9D1D12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proofErr w:type="spellStart"/>
            <w:r w:rsidRPr="003263D5">
              <w:rPr>
                <w:rFonts w:ascii="Times" w:hAnsi="Times"/>
                <w:sz w:val="20"/>
                <w:szCs w:val="20"/>
                <w:lang w:val="en-CA"/>
              </w:rPr>
              <w:t>CpAp</w:t>
            </w:r>
            <w:proofErr w:type="spellEnd"/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971099E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08AB037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3970232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 xml:space="preserve">0.000110 </w:t>
            </w:r>
            <w:r w:rsidRPr="003263D5">
              <w:rPr>
                <w:rFonts w:ascii="Times" w:hAnsi="Times"/>
                <w:sz w:val="20"/>
                <w:szCs w:val="20"/>
              </w:rPr>
              <w:t>± 0.00000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33C3EAA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93CB508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SdXNzbzwvQXV0aG9yPjxZZWFyPjE5OTY8L1llYXI+PFJl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SdXNzbzwvQXV0aG9yPjxZZWFyPjE5OTY8L1llYXI+PFJl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  <w:lang w:val="en-CA"/>
              </w:rPr>
              <w:t>25,26</w: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</w:p>
        </w:tc>
      </w:tr>
      <w:tr w:rsidR="001965D9" w:rsidRPr="003263D5" w14:paraId="082BE3A6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32E975C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hRNase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D7198F0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proofErr w:type="spellStart"/>
            <w:r w:rsidRPr="003263D5">
              <w:rPr>
                <w:rFonts w:ascii="Times" w:hAnsi="Times"/>
                <w:sz w:val="20"/>
                <w:szCs w:val="20"/>
                <w:lang w:val="en-CA"/>
              </w:rPr>
              <w:t>CpApG</w:t>
            </w:r>
            <w:proofErr w:type="spellEnd"/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4A04F3F9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B10678E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F619317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 xml:space="preserve">0.000055 </w:t>
            </w:r>
            <w:r w:rsidRPr="003263D5">
              <w:rPr>
                <w:rFonts w:ascii="Times" w:hAnsi="Times"/>
                <w:sz w:val="20"/>
                <w:szCs w:val="20"/>
              </w:rPr>
              <w:t>± 0.0000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D54D7C2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AE617CD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SdXNzbzwvQXV0aG9yPjxZZWFyPjE5OTY8L1llYXI+PFJl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SdXNzbzwvQXV0aG9yPjxZZWFyPjE5OTY8L1llYXI+PFJl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  <w:lang w:val="en-CA"/>
              </w:rPr>
              <w:t>25,26</w: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</w:p>
        </w:tc>
      </w:tr>
      <w:tr w:rsidR="001965D9" w:rsidRPr="003263D5" w14:paraId="00C5C21E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6C9186C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hRNase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BBA94CB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proofErr w:type="spellStart"/>
            <w:r w:rsidRPr="003263D5">
              <w:rPr>
                <w:rFonts w:ascii="Times" w:hAnsi="Times"/>
                <w:sz w:val="20"/>
                <w:szCs w:val="20"/>
                <w:lang w:val="en-CA"/>
              </w:rPr>
              <w:t>CpApA</w:t>
            </w:r>
            <w:proofErr w:type="spellEnd"/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FEAF401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39FB668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125B149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 xml:space="preserve">0.000044 </w:t>
            </w:r>
            <w:r w:rsidRPr="003263D5">
              <w:rPr>
                <w:rFonts w:ascii="Times" w:hAnsi="Times"/>
                <w:sz w:val="20"/>
                <w:szCs w:val="20"/>
              </w:rPr>
              <w:t>± 0.0000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E0F20F3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56FE58B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SdXNzbzwvQXV0aG9yPjxZZWFyPjE5OTY8L1llYXI+PFJl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SdXNzbzwvQXV0aG9yPjxZZWFyPjE5OTY8L1llYXI+PFJl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  <w:lang w:val="en-CA"/>
              </w:rPr>
              <w:t>25,26</w: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</w:p>
        </w:tc>
      </w:tr>
      <w:tr w:rsidR="001965D9" w:rsidRPr="003263D5" w14:paraId="03B11AF0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DB4AA5A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hRNase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6F8140A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proofErr w:type="spellStart"/>
            <w:r w:rsidRPr="003263D5">
              <w:rPr>
                <w:rFonts w:ascii="Times" w:hAnsi="Times"/>
                <w:sz w:val="20"/>
                <w:szCs w:val="20"/>
                <w:lang w:val="en-CA"/>
              </w:rPr>
              <w:t>CpApU</w:t>
            </w:r>
            <w:proofErr w:type="spellEnd"/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625A4AB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D2AF036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34E3B62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 xml:space="preserve">0.000030 </w:t>
            </w:r>
            <w:r w:rsidRPr="003263D5">
              <w:rPr>
                <w:rFonts w:ascii="Times" w:hAnsi="Times"/>
                <w:sz w:val="20"/>
                <w:szCs w:val="20"/>
              </w:rPr>
              <w:t>± 0.0000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B48EA82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75930C8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SdXNzbzwvQXV0aG9yPjxZZWFyPjE5OTY8L1llYXI+PFJl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SdXNzbzwvQXV0aG9yPjxZZWFyPjE5OTY8L1llYXI+PFJl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  <w:lang w:val="en-CA"/>
              </w:rPr>
              <w:t>25,26</w: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</w:p>
        </w:tc>
      </w:tr>
      <w:tr w:rsidR="001965D9" w:rsidRPr="003263D5" w14:paraId="102DC90C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C631818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hRNase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40A01F52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proofErr w:type="spellStart"/>
            <w:r w:rsidRPr="003263D5">
              <w:rPr>
                <w:rFonts w:ascii="Times" w:hAnsi="Times"/>
                <w:sz w:val="20"/>
                <w:szCs w:val="20"/>
                <w:lang w:val="en-CA"/>
              </w:rPr>
              <w:t>CpApC</w:t>
            </w:r>
            <w:proofErr w:type="spellEnd"/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9DE5505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41707E8D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3B3C9FB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 xml:space="preserve">0.000021 </w:t>
            </w:r>
            <w:r w:rsidRPr="003263D5">
              <w:rPr>
                <w:rFonts w:ascii="Times" w:hAnsi="Times"/>
                <w:sz w:val="20"/>
                <w:szCs w:val="20"/>
              </w:rPr>
              <w:t>± 0.0000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3586517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12B2B6D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SdXNzbzwvQXV0aG9yPjxZZWFyPjE5OTY8L1llYXI+PFJl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SdXNzbzwvQXV0aG9yPjxZZWFyPjE5OTY8L1llYXI+PFJl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  <w:lang w:val="en-CA"/>
              </w:rPr>
              <w:t>25,26</w: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</w:p>
        </w:tc>
      </w:tr>
      <w:tr w:rsidR="001965D9" w:rsidRPr="003263D5" w14:paraId="18644B34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478679AC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hRNase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CF68AB0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proofErr w:type="spellStart"/>
            <w:r w:rsidRPr="003263D5">
              <w:rPr>
                <w:rFonts w:ascii="Times" w:hAnsi="Times"/>
                <w:sz w:val="20"/>
                <w:szCs w:val="20"/>
                <w:lang w:val="en-CA"/>
              </w:rPr>
              <w:t>CpA</w:t>
            </w:r>
            <w:proofErr w:type="spellEnd"/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9333530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C8C5591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EBB816D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 xml:space="preserve">0.0000024 </w:t>
            </w:r>
            <w:r w:rsidRPr="003263D5">
              <w:rPr>
                <w:rFonts w:ascii="Times" w:hAnsi="Times"/>
                <w:sz w:val="20"/>
                <w:szCs w:val="20"/>
              </w:rPr>
              <w:t>± 0.00000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A612636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C03C9DF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SdXNzbzwvQXV0aG9yPjxZZWFyPjE5OTY8L1llYXI+PFJl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SdXNzbzwvQXV0aG9yPjxZZWFyPjE5OTY8L1llYXI+PFJl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  <w:lang w:val="en-CA"/>
              </w:rPr>
              <w:t>25,26</w: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</w:p>
        </w:tc>
      </w:tr>
      <w:tr w:rsidR="001965D9" w:rsidRPr="003263D5" w14:paraId="1E5208FC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AA5BF8A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hRNase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3B1ED12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proofErr w:type="spellStart"/>
            <w:r w:rsidRPr="003263D5">
              <w:rPr>
                <w:rFonts w:ascii="Times" w:hAnsi="Times"/>
                <w:sz w:val="20"/>
                <w:szCs w:val="20"/>
                <w:lang w:val="en-CA"/>
              </w:rPr>
              <w:t>CpAp</w:t>
            </w:r>
            <w:proofErr w:type="spellEnd"/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BE0A081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37A7450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BCD2037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 xml:space="preserve">0.000017 </w:t>
            </w:r>
            <w:r w:rsidRPr="003263D5">
              <w:rPr>
                <w:rFonts w:ascii="Times" w:hAnsi="Times"/>
                <w:sz w:val="20"/>
                <w:szCs w:val="20"/>
              </w:rPr>
              <w:t>± 0.00000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4759C143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957F4AA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SdXNzbzwvQXV0aG9yPjxZZWFyPjE5OTY8L1llYXI+PFJl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SdXNzbzwvQXV0aG9yPjxZZWFyPjE5OTY8L1llYXI+PFJl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  <w:lang w:val="en-CA"/>
              </w:rPr>
              <w:t>25,26</w: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</w:p>
        </w:tc>
      </w:tr>
      <w:tr w:rsidR="001965D9" w:rsidRPr="003263D5" w14:paraId="346EA887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4C2F5C40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hRNase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4FF2DFA3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proofErr w:type="spellStart"/>
            <w:r w:rsidRPr="003263D5">
              <w:rPr>
                <w:rFonts w:ascii="Times" w:hAnsi="Times"/>
                <w:sz w:val="20"/>
                <w:szCs w:val="20"/>
                <w:lang w:val="en-CA"/>
              </w:rPr>
              <w:t>CpApG</w:t>
            </w:r>
            <w:proofErr w:type="spellEnd"/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37A48A2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5412F36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0BD2BF1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 xml:space="preserve">0.0000117 </w:t>
            </w:r>
            <w:r w:rsidRPr="003263D5">
              <w:rPr>
                <w:rFonts w:ascii="Times" w:hAnsi="Times"/>
                <w:sz w:val="20"/>
                <w:szCs w:val="20"/>
              </w:rPr>
              <w:t>± 0.00000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44BAA2C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5CC29DB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SdXNzbzwvQXV0aG9yPjxZZWFyPjE5OTY8L1llYXI+PFJl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SdXNzbzwvQXV0aG9yPjxZZWFyPjE5OTY8L1llYXI+PFJl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  <w:lang w:val="en-CA"/>
              </w:rPr>
              <w:t>25,26</w: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</w:p>
        </w:tc>
      </w:tr>
      <w:tr w:rsidR="001965D9" w:rsidRPr="003263D5" w14:paraId="2EC85C66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4440129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hRNase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FED4BA1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proofErr w:type="spellStart"/>
            <w:r w:rsidRPr="003263D5">
              <w:rPr>
                <w:rFonts w:ascii="Times" w:hAnsi="Times"/>
                <w:sz w:val="20"/>
                <w:szCs w:val="20"/>
                <w:lang w:val="en-CA"/>
              </w:rPr>
              <w:t>CpA</w:t>
            </w:r>
            <w:proofErr w:type="spellEnd"/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D7B08C7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40C70FE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C578AAE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 xml:space="preserve">0.0000040 </w:t>
            </w:r>
            <w:r w:rsidRPr="003263D5">
              <w:rPr>
                <w:rFonts w:ascii="Times" w:hAnsi="Times"/>
                <w:sz w:val="20"/>
                <w:szCs w:val="20"/>
              </w:rPr>
              <w:t>± 0.00000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56FF6DA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35DC12B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SdXNzbzwvQXV0aG9yPjxZZWFyPjE5OTY8L1llYXI+PFJl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SdXNzbzwvQXV0aG9yPjxZZWFyPjE5OTY8L1llYXI+PFJl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  <w:lang w:val="en-CA"/>
              </w:rPr>
              <w:t>25,26</w: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</w:p>
        </w:tc>
      </w:tr>
      <w:tr w:rsidR="001965D9" w:rsidRPr="003263D5" w14:paraId="3AD18143" w14:textId="77777777" w:rsidTr="0082700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78D7D5C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hRNase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A0F1720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proofErr w:type="spellStart"/>
            <w:r w:rsidRPr="003263D5">
              <w:rPr>
                <w:rFonts w:ascii="Times" w:hAnsi="Times"/>
                <w:sz w:val="20"/>
                <w:szCs w:val="20"/>
                <w:lang w:val="en-CA"/>
              </w:rPr>
              <w:t>CpAp</w:t>
            </w:r>
            <w:proofErr w:type="spellEnd"/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FF70542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22919EA1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477F3E4F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 xml:space="preserve">0.000033 </w:t>
            </w:r>
            <w:r w:rsidRPr="003263D5">
              <w:rPr>
                <w:rFonts w:ascii="Times" w:hAnsi="Times"/>
                <w:sz w:val="20"/>
                <w:szCs w:val="20"/>
              </w:rPr>
              <w:t>± 0.00000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78642E6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4C16877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SdXNzbzwvQXV0aG9yPjxZZWFyPjE5OTY8L1llYXI+PFJl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SdXNzbzwvQXV0aG9yPjxZZWFyPjE5OTY8L1llYXI+PFJl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  <w:lang w:val="en-CA"/>
              </w:rPr>
              <w:t>25,26</w: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</w:p>
        </w:tc>
      </w:tr>
      <w:tr w:rsidR="001965D9" w:rsidRPr="003263D5" w14:paraId="7E8A6F8A" w14:textId="77777777" w:rsidTr="00827005">
        <w:tc>
          <w:tcPr>
            <w:tcW w:w="1242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1258ADB3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hRNase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6F0C7501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proofErr w:type="spellStart"/>
            <w:r w:rsidRPr="003263D5">
              <w:rPr>
                <w:rFonts w:ascii="Times" w:hAnsi="Times"/>
                <w:sz w:val="20"/>
                <w:szCs w:val="20"/>
                <w:lang w:val="en-CA"/>
              </w:rPr>
              <w:t>CpApG</w:t>
            </w:r>
            <w:proofErr w:type="spellEnd"/>
          </w:p>
        </w:tc>
        <w:tc>
          <w:tcPr>
            <w:tcW w:w="1558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4BF1A46B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2042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103D7CDC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21EBAB30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 xml:space="preserve">0.000016 </w:t>
            </w:r>
            <w:r w:rsidRPr="003263D5">
              <w:rPr>
                <w:rFonts w:ascii="Times" w:hAnsi="Times"/>
                <w:sz w:val="20"/>
                <w:szCs w:val="20"/>
              </w:rPr>
              <w:t>± 0.00000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69130ACE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1A926DC9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SdXNzbzwvQXV0aG9yPjxZZWFyPjE5OTY8L1llYXI+PFJl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SdXNzbzwvQXV0aG9yPjxZZWFyPjE5OTY8L1llYXI+PFJl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  <w:lang w:val="en-CA"/>
              </w:rPr>
              <w:t>25,26</w: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</w:p>
        </w:tc>
      </w:tr>
      <w:tr w:rsidR="001965D9" w:rsidRPr="003263D5" w14:paraId="32A27808" w14:textId="77777777" w:rsidTr="00827005">
        <w:tc>
          <w:tcPr>
            <w:tcW w:w="144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FE5F1D4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8624" w:type="dxa"/>
            <w:gridSpan w:val="6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37B0CAF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</w:tr>
      <w:tr w:rsidR="001965D9" w:rsidRPr="003263D5" w14:paraId="163A7D46" w14:textId="77777777" w:rsidTr="00827005">
        <w:tc>
          <w:tcPr>
            <w:tcW w:w="1242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1DE3984F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bookmarkStart w:id="1" w:name="_Hlk517634178"/>
            <w:r>
              <w:rPr>
                <w:rFonts w:ascii="Times" w:hAnsi="Times"/>
                <w:sz w:val="20"/>
                <w:szCs w:val="20"/>
              </w:rPr>
              <w:t>hRNase6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3F56DA87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>tRNA</w:t>
            </w:r>
          </w:p>
        </w:tc>
        <w:tc>
          <w:tcPr>
            <w:tcW w:w="1558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020A3FFE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>0.005</w:t>
            </w:r>
          </w:p>
        </w:tc>
        <w:tc>
          <w:tcPr>
            <w:tcW w:w="2042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5E45A9AB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>0.13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318B0062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3263D5">
              <w:rPr>
                <w:rFonts w:ascii="Times" w:hAnsi="Times"/>
                <w:sz w:val="20"/>
                <w:szCs w:val="20"/>
                <w:lang w:val="en-CA"/>
              </w:rPr>
              <w:t>0.00</w:t>
            </w:r>
            <w:r>
              <w:rPr>
                <w:rFonts w:ascii="Times" w:hAnsi="Times"/>
                <w:sz w:val="20"/>
                <w:szCs w:val="20"/>
                <w:lang w:val="en-CA"/>
              </w:rPr>
              <w:t>00</w:t>
            </w:r>
            <w:r w:rsidRPr="003263D5">
              <w:rPr>
                <w:rFonts w:ascii="Times" w:hAnsi="Times"/>
                <w:sz w:val="20"/>
                <w:szCs w:val="20"/>
                <w:lang w:val="en-CA"/>
              </w:rPr>
              <w:t>2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3C9A725D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0C222D8F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Sb3NlbmJlcmc8L0F1dGhvcj48WWVhcj4xOTk2PC9ZZWFy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Sb3NlbmJlcmc8L0F1dGhvcj48WWVhcj4xOTk2PC9ZZWFy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  <w:lang w:val="en-CA"/>
              </w:rPr>
              <w:t>9,31</w: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</w:p>
        </w:tc>
      </w:tr>
      <w:tr w:rsidR="001965D9" w:rsidRPr="003263D5" w14:paraId="2419277F" w14:textId="77777777" w:rsidTr="00827005">
        <w:tc>
          <w:tcPr>
            <w:tcW w:w="1242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5CE4B45B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8918B8">
              <w:rPr>
                <w:rFonts w:ascii="Times" w:hAnsi="Times"/>
                <w:sz w:val="20"/>
                <w:szCs w:val="20"/>
              </w:rPr>
              <w:t>hRNase6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4CE7DD4D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proofErr w:type="spellStart"/>
            <w:r>
              <w:rPr>
                <w:rFonts w:ascii="Times" w:hAnsi="Times"/>
                <w:sz w:val="20"/>
                <w:szCs w:val="20"/>
                <w:lang w:val="en-CA"/>
              </w:rPr>
              <w:t>UpA</w:t>
            </w:r>
            <w:proofErr w:type="spellEnd"/>
          </w:p>
        </w:tc>
        <w:tc>
          <w:tcPr>
            <w:tcW w:w="1558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7621AF6E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 w:rsidRPr="008918B8">
              <w:rPr>
                <w:rFonts w:ascii="Times" w:hAnsi="Times"/>
                <w:sz w:val="20"/>
                <w:szCs w:val="20"/>
                <w:lang w:val="en-CA"/>
              </w:rPr>
              <w:t>2.63±0.3</w:t>
            </w:r>
          </w:p>
        </w:tc>
        <w:tc>
          <w:tcPr>
            <w:tcW w:w="2042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055414B6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 w:rsidRPr="008918B8">
              <w:rPr>
                <w:rFonts w:ascii="Times" w:hAnsi="Times"/>
                <w:sz w:val="20"/>
                <w:szCs w:val="20"/>
                <w:lang w:val="en-CA"/>
              </w:rPr>
              <w:t>12.9±1.1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05AB4670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t>0.004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16B9F2A2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769DF050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QcmF0cy1FamFycXVlPC9BdXRob3I+PFllYXI+MjAxNjwv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QcmF0cy1FamFycXVlPC9BdXRob3I+PFllYXI+MjAxNjwv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  <w:lang w:val="en-CA"/>
              </w:rPr>
              <w:t>9</w: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</w:p>
        </w:tc>
      </w:tr>
      <w:tr w:rsidR="001965D9" w:rsidRPr="003263D5" w14:paraId="19F9A741" w14:textId="77777777" w:rsidTr="00827005">
        <w:tc>
          <w:tcPr>
            <w:tcW w:w="1242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740D057B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8918B8">
              <w:rPr>
                <w:rFonts w:ascii="Times" w:hAnsi="Times"/>
                <w:sz w:val="20"/>
                <w:szCs w:val="20"/>
              </w:rPr>
              <w:t>hRNase6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3298316D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proofErr w:type="spellStart"/>
            <w:r>
              <w:rPr>
                <w:rFonts w:ascii="Times" w:hAnsi="Times"/>
                <w:sz w:val="20"/>
                <w:szCs w:val="20"/>
                <w:lang w:val="en-CA"/>
              </w:rPr>
              <w:t>CpA</w:t>
            </w:r>
            <w:proofErr w:type="spellEnd"/>
          </w:p>
        </w:tc>
        <w:tc>
          <w:tcPr>
            <w:tcW w:w="1558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13ACF240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 w:rsidRPr="008918B8">
              <w:rPr>
                <w:rFonts w:ascii="Times" w:hAnsi="Times"/>
                <w:sz w:val="20"/>
                <w:szCs w:val="20"/>
                <w:lang w:val="en-CA"/>
              </w:rPr>
              <w:t>1.22±0.2</w:t>
            </w:r>
          </w:p>
        </w:tc>
        <w:tc>
          <w:tcPr>
            <w:tcW w:w="2042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6CD637F2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 w:rsidRPr="008918B8">
              <w:rPr>
                <w:rFonts w:ascii="Times" w:hAnsi="Times"/>
                <w:sz w:val="20"/>
                <w:szCs w:val="20"/>
                <w:lang w:val="en-CA"/>
              </w:rPr>
              <w:t>1.08±0.1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712D2FAE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t>0.00088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6D8B0E49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0AAFEBE7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QcmF0cy1FamFycXVlPC9BdXRob3I+PFllYXI+MjAxNjwv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QcmF0cy1FamFycXVlPC9BdXRob3I+PFllYXI+MjAxNjwv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  <w:lang w:val="en-CA"/>
              </w:rPr>
              <w:t>9</w: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</w:p>
        </w:tc>
      </w:tr>
      <w:tr w:rsidR="001965D9" w:rsidRPr="003263D5" w14:paraId="660BB8CF" w14:textId="77777777" w:rsidTr="00827005">
        <w:tc>
          <w:tcPr>
            <w:tcW w:w="1242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19923425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 w:rsidRPr="008918B8">
              <w:rPr>
                <w:rFonts w:ascii="Times" w:hAnsi="Times"/>
                <w:sz w:val="20"/>
                <w:szCs w:val="20"/>
              </w:rPr>
              <w:t>hRNase6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18E72684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t>C&gt;p</w:t>
            </w:r>
          </w:p>
        </w:tc>
        <w:tc>
          <w:tcPr>
            <w:tcW w:w="1558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76BD5CD5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 w:rsidRPr="008918B8">
              <w:rPr>
                <w:rFonts w:ascii="Times" w:hAnsi="Times"/>
                <w:sz w:val="20"/>
                <w:szCs w:val="20"/>
                <w:lang w:val="en-CA"/>
              </w:rPr>
              <w:t>2.06±0.3</w:t>
            </w:r>
          </w:p>
        </w:tc>
        <w:tc>
          <w:tcPr>
            <w:tcW w:w="2042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599F5123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t>0.003</w:t>
            </w:r>
            <w:r w:rsidRPr="008918B8">
              <w:rPr>
                <w:rFonts w:ascii="Times" w:hAnsi="Times"/>
                <w:sz w:val="20"/>
                <w:szCs w:val="20"/>
                <w:lang w:val="en-CA"/>
              </w:rPr>
              <w:t>25 ± 0.06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4FF88BFF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t>1.6</w:t>
            </w:r>
            <w:r>
              <w:t xml:space="preserve"> </w:t>
            </w:r>
            <w:r w:rsidRPr="008918B8">
              <w:rPr>
                <w:rFonts w:ascii="Times" w:hAnsi="Times"/>
                <w:sz w:val="20"/>
                <w:szCs w:val="20"/>
                <w:lang w:val="en-CA"/>
              </w:rPr>
              <w:t>×10</w:t>
            </w:r>
            <w:r w:rsidRPr="00487E55">
              <w:rPr>
                <w:rFonts w:ascii="Times" w:hAnsi="Times"/>
                <w:sz w:val="20"/>
                <w:szCs w:val="20"/>
                <w:vertAlign w:val="superscript"/>
                <w:lang w:val="en-CA"/>
              </w:rPr>
              <w:t>−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0D1F9F24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t>29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1128D1F7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QcmF0cy1FamFycXVlPC9BdXRob3I+PFllYXI+MjAxNjwv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begin">
                <w:fldData xml:space="preserve">PEVuZE5vdGU+PENpdGU+PEF1dGhvcj5QcmF0cy1FamFycXVlPC9BdXRob3I+PFllYXI+MjAxNjwv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</w:fldData>
              </w:fldChar>
            </w:r>
            <w:r>
              <w:rPr>
                <w:rFonts w:ascii="Times" w:hAnsi="Times"/>
                <w:sz w:val="20"/>
                <w:szCs w:val="20"/>
                <w:lang w:val="en-CA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  <w:r>
              <w:rPr>
                <w:rFonts w:ascii="Times" w:hAnsi="Times"/>
                <w:sz w:val="20"/>
                <w:szCs w:val="20"/>
                <w:lang w:val="en-CA"/>
              </w:rPr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  <w:lang w:val="en-CA"/>
              </w:rPr>
              <w:t>9</w:t>
            </w:r>
            <w:r>
              <w:rPr>
                <w:rFonts w:ascii="Times" w:hAnsi="Times"/>
                <w:sz w:val="20"/>
                <w:szCs w:val="20"/>
                <w:lang w:val="en-CA"/>
              </w:rPr>
              <w:fldChar w:fldCharType="end"/>
            </w:r>
          </w:p>
        </w:tc>
      </w:tr>
      <w:bookmarkEnd w:id="1"/>
      <w:tr w:rsidR="001965D9" w:rsidRPr="003263D5" w14:paraId="1B219C29" w14:textId="77777777" w:rsidTr="00827005">
        <w:trPr>
          <w:trHeight w:val="79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ABDD35C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F625B6C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4B5A0065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</w:p>
        </w:tc>
        <w:tc>
          <w:tcPr>
            <w:tcW w:w="204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6CE0B71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3999C558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B348BE5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9E7C29C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  <w:lang w:val="en-CA"/>
              </w:rPr>
            </w:pPr>
          </w:p>
        </w:tc>
      </w:tr>
      <w:tr w:rsidR="001965D9" w:rsidRPr="003263D5" w14:paraId="25BFB6ED" w14:textId="77777777" w:rsidTr="00827005">
        <w:tc>
          <w:tcPr>
            <w:tcW w:w="12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left w:w="0" w:type="dxa"/>
              <w:right w:w="0" w:type="dxa"/>
            </w:tcMar>
          </w:tcPr>
          <w:p w14:paraId="7370A14A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hRNase7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left w:w="0" w:type="dxa"/>
              <w:right w:w="0" w:type="dxa"/>
            </w:tcMar>
          </w:tcPr>
          <w:p w14:paraId="42E89044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proofErr w:type="spellStart"/>
            <w:r>
              <w:rPr>
                <w:rFonts w:ascii="Times" w:hAnsi="Times"/>
                <w:sz w:val="20"/>
                <w:szCs w:val="20"/>
              </w:rPr>
              <w:t>ytRNA</w:t>
            </w:r>
            <w:proofErr w:type="spellEnd"/>
          </w:p>
        </w:tc>
        <w:tc>
          <w:tcPr>
            <w:tcW w:w="15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left w:w="0" w:type="dxa"/>
              <w:right w:w="0" w:type="dxa"/>
            </w:tcMar>
          </w:tcPr>
          <w:p w14:paraId="6EF34842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t xml:space="preserve">0.0022 </w:t>
            </w:r>
          </w:p>
        </w:tc>
        <w:tc>
          <w:tcPr>
            <w:tcW w:w="20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left w:w="0" w:type="dxa"/>
              <w:right w:w="0" w:type="dxa"/>
            </w:tcMar>
          </w:tcPr>
          <w:p w14:paraId="0627F7BA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t xml:space="preserve">5.1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left w:w="0" w:type="dxa"/>
              <w:right w:w="0" w:type="dxa"/>
            </w:tcMar>
          </w:tcPr>
          <w:p w14:paraId="465755D7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  <w:lang w:val="en-CA"/>
              </w:rPr>
              <w:t xml:space="preserve">2.3 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left w:w="0" w:type="dxa"/>
              <w:right w:w="0" w:type="dxa"/>
            </w:tcMar>
          </w:tcPr>
          <w:p w14:paraId="1F84E695" w14:textId="77777777" w:rsidR="001965D9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31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left w:w="0" w:type="dxa"/>
              <w:right w:w="0" w:type="dxa"/>
            </w:tcMar>
          </w:tcPr>
          <w:p w14:paraId="488EB4ED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/>
            </w:r>
            <w:r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Harder&lt;/Author&gt;&lt;Year&gt;2002&lt;/Year&gt;&lt;RecNum&gt;139&lt;/RecNum&gt;&lt;DisplayText&gt;&lt;style face="superscript"&gt;27&lt;/style&gt;&lt;/DisplayText&gt;&lt;record&gt;&lt;rec-number&gt;139&lt;/rec-number&gt;&lt;foreign-keys&gt;&lt;key app="EN" db-id="xrvx0pv07sd29qerwwu5tsfre5zvtwdzps5f" timestamp="1529883560"&gt;139&lt;/key&gt;&lt;/foreign-keys&gt;&lt;ref-type name="Journal Article"&gt;17&lt;/ref-type&gt;&lt;contributors&gt;&lt;authors&gt;&lt;author&gt;Harder, J.&lt;/author&gt;&lt;author&gt;Schroder, J. M.&lt;/author&gt;&lt;/authors&gt;&lt;/contributors&gt;&lt;auth-address&gt;Clinical Research Unit, Department of Dermatology, University Hospital Kiel, Schittenhelmstrasse 7, D-24105 Kiel, Germany.&lt;/auth-address&gt;&lt;titles&gt;&lt;title&gt;RNase 7, a novel innate immune defense antimicrobial protein of healthy human skin&lt;/title&gt;&lt;secondary-title&gt;Journal of Biological Chemistry&lt;/secondary-title&gt;&lt;/titles&gt;&lt;periodical&gt;&lt;full-title&gt;Journal of Biological Chemistry&lt;/full-title&gt;&lt;/periodical&gt;&lt;pages&gt;46779-84&lt;/pages&gt;&lt;volume&gt;277&lt;/volume&gt;&lt;number&gt;48&lt;/number&gt;&lt;keywords&gt;&lt;keyword&gt;Amino Acid Sequence&lt;/keyword&gt;&lt;keyword&gt;Anti-Bacterial Agents/isolation &amp;amp; purification/*pharmacology&lt;/keyword&gt;&lt;keyword&gt;Base Sequence&lt;/keyword&gt;&lt;keyword&gt;Cells, Cultured&lt;/keyword&gt;&lt;keyword&gt;Enterococcus faecium/drug effects&lt;/keyword&gt;&lt;keyword&gt;Humans&lt;/keyword&gt;&lt;keyword&gt;Keratinocytes/metabolism&lt;/keyword&gt;&lt;keyword&gt;Microbial Sensitivity Tests&lt;/keyword&gt;&lt;keyword&gt;Molecular Sequence Data&lt;/keyword&gt;&lt;keyword&gt;*Peptides&lt;/keyword&gt;&lt;keyword&gt;RNA, Messenger/genetics&lt;/keyword&gt;&lt;keyword&gt;Ribonucleases/genetics/isolation &amp;amp; purification/metabolism/*pharmacology&lt;/keyword&gt;&lt;keyword&gt;Sequence Homology, Amino Acid&lt;/keyword&gt;&lt;keyword&gt;Skin/cytology/*metabolism&lt;/keyword&gt;&lt;/keywords&gt;&lt;dates&gt;&lt;year&gt;2002&lt;/year&gt;&lt;pub-dates&gt;&lt;date&gt;Nov 29&lt;/date&gt;&lt;/pub-dates&gt;&lt;/dates&gt;&lt;isbn&gt;0021-9258 (Print)&amp;#xD;0021-9258 (Linking)&lt;/isbn&gt;&lt;accession-num&gt;12244054&lt;/accession-num&gt;&lt;urls&gt;&lt;related-urls&gt;&lt;url&gt;https://www.ncbi.nlm.nih.gov/pubmed/12244054&lt;/url&gt;&lt;/related-urls&gt;&lt;/urls&gt;&lt;electronic-resource-num&gt;10.1074/jbc.M207587200&lt;/electronic-resource-num&gt;&lt;/record&gt;&lt;/Cite&gt;&lt;/EndNote&gt;</w:instrText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C650E9">
              <w:rPr>
                <w:rFonts w:ascii="Times" w:hAnsi="Times"/>
                <w:noProof/>
                <w:sz w:val="20"/>
                <w:szCs w:val="20"/>
                <w:vertAlign w:val="superscript"/>
              </w:rPr>
              <w:t>27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1965D9" w:rsidRPr="003263D5" w14:paraId="78161471" w14:textId="77777777" w:rsidTr="00827005">
        <w:tc>
          <w:tcPr>
            <w:tcW w:w="1242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46D958DF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44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B333463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558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166D777C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2042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008D8866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50B654F2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7DE5A1FA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left w:w="0" w:type="dxa"/>
              <w:right w:w="0" w:type="dxa"/>
            </w:tcMar>
          </w:tcPr>
          <w:p w14:paraId="6D83E5DC" w14:textId="77777777" w:rsidR="001965D9" w:rsidRPr="003263D5" w:rsidRDefault="001965D9" w:rsidP="00827005">
            <w:pPr>
              <w:jc w:val="center"/>
              <w:rPr>
                <w:rFonts w:ascii="Times" w:hAnsi="Times"/>
                <w:sz w:val="20"/>
                <w:szCs w:val="20"/>
              </w:rPr>
            </w:pPr>
          </w:p>
        </w:tc>
      </w:tr>
    </w:tbl>
    <w:p w14:paraId="32F58E22" w14:textId="5E90B533" w:rsidR="007B65AA" w:rsidRPr="008944A1" w:rsidRDefault="007B65AA" w:rsidP="008944A1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bookmarkStart w:id="2" w:name="_GoBack"/>
      <w:bookmarkEnd w:id="0"/>
      <w:bookmarkEnd w:id="2"/>
    </w:p>
    <w:sectPr w:rsidR="007B65AA" w:rsidRPr="008944A1" w:rsidSect="00A26E6C">
      <w:footerReference w:type="default" r:id="rId7"/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09E292E" w14:textId="77777777" w:rsidR="00CC2073" w:rsidRDefault="00CC2073" w:rsidP="00483896">
      <w:pPr>
        <w:spacing w:line="240" w:lineRule="auto"/>
      </w:pPr>
      <w:r>
        <w:separator/>
      </w:r>
    </w:p>
  </w:endnote>
  <w:endnote w:type="continuationSeparator" w:id="0">
    <w:p w14:paraId="3301576B" w14:textId="77777777" w:rsidR="00CC2073" w:rsidRDefault="00CC2073" w:rsidP="0048389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Lucida Grande">
    <w:altName w:val="Times New Roman"/>
    <w:charset w:val="00"/>
    <w:family w:val="swiss"/>
    <w:pitch w:val="variable"/>
    <w:sig w:usb0="E1000AEF" w:usb1="5000A1FF" w:usb2="00000000" w:usb3="00000000" w:csb0="000001B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A707EDC" w14:textId="61915E41" w:rsidR="00991386" w:rsidRPr="00483896" w:rsidRDefault="00991386" w:rsidP="00483896">
    <w:pPr>
      <w:pStyle w:val="Footer"/>
      <w:jc w:val="center"/>
      <w:rPr>
        <w:rFonts w:ascii="Times New Roman" w:hAnsi="Times New Roman" w:cs="Times New Roman"/>
        <w:sz w:val="24"/>
        <w:szCs w:val="24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EE02790" w14:textId="77777777" w:rsidR="00CC2073" w:rsidRDefault="00CC2073" w:rsidP="00483896">
      <w:pPr>
        <w:spacing w:line="240" w:lineRule="auto"/>
      </w:pPr>
      <w:r>
        <w:separator/>
      </w:r>
    </w:p>
  </w:footnote>
  <w:footnote w:type="continuationSeparator" w:id="0">
    <w:p w14:paraId="52B2ECE1" w14:textId="77777777" w:rsidR="00CC2073" w:rsidRDefault="00CC2073" w:rsidP="00483896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82859C4"/>
    <w:multiLevelType w:val="hybridMultilevel"/>
    <w:tmpl w:val="C816AA4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B65AA"/>
    <w:rsid w:val="000164C0"/>
    <w:rsid w:val="0001661C"/>
    <w:rsid w:val="00016735"/>
    <w:rsid w:val="00021096"/>
    <w:rsid w:val="000539C4"/>
    <w:rsid w:val="00060211"/>
    <w:rsid w:val="00074DE2"/>
    <w:rsid w:val="00082E6F"/>
    <w:rsid w:val="00082E74"/>
    <w:rsid w:val="000B1201"/>
    <w:rsid w:val="000C68D8"/>
    <w:rsid w:val="000D4158"/>
    <w:rsid w:val="000E5E15"/>
    <w:rsid w:val="00125255"/>
    <w:rsid w:val="001372E3"/>
    <w:rsid w:val="001443D2"/>
    <w:rsid w:val="00150714"/>
    <w:rsid w:val="001512F7"/>
    <w:rsid w:val="00151EB7"/>
    <w:rsid w:val="00171454"/>
    <w:rsid w:val="00174088"/>
    <w:rsid w:val="00175633"/>
    <w:rsid w:val="00181D70"/>
    <w:rsid w:val="00185AAA"/>
    <w:rsid w:val="00192B6E"/>
    <w:rsid w:val="001965D9"/>
    <w:rsid w:val="001D2A9B"/>
    <w:rsid w:val="001D5630"/>
    <w:rsid w:val="001F284E"/>
    <w:rsid w:val="001F6986"/>
    <w:rsid w:val="00203D9F"/>
    <w:rsid w:val="0021312D"/>
    <w:rsid w:val="002172FF"/>
    <w:rsid w:val="00245FF2"/>
    <w:rsid w:val="00250B28"/>
    <w:rsid w:val="002943DD"/>
    <w:rsid w:val="002B6CA2"/>
    <w:rsid w:val="002C5AC5"/>
    <w:rsid w:val="002C7C91"/>
    <w:rsid w:val="002E337D"/>
    <w:rsid w:val="002F2DA0"/>
    <w:rsid w:val="0030684D"/>
    <w:rsid w:val="00390547"/>
    <w:rsid w:val="00397019"/>
    <w:rsid w:val="003A0B03"/>
    <w:rsid w:val="003A4686"/>
    <w:rsid w:val="003A5369"/>
    <w:rsid w:val="003E001D"/>
    <w:rsid w:val="003F3A2D"/>
    <w:rsid w:val="003F6AB2"/>
    <w:rsid w:val="00415AFF"/>
    <w:rsid w:val="0047634E"/>
    <w:rsid w:val="004778EC"/>
    <w:rsid w:val="00483896"/>
    <w:rsid w:val="00492FA0"/>
    <w:rsid w:val="0049704E"/>
    <w:rsid w:val="004A1E02"/>
    <w:rsid w:val="004A6EEB"/>
    <w:rsid w:val="004C1F46"/>
    <w:rsid w:val="004E0C73"/>
    <w:rsid w:val="005116A1"/>
    <w:rsid w:val="005227DA"/>
    <w:rsid w:val="00525A8B"/>
    <w:rsid w:val="0052664A"/>
    <w:rsid w:val="0056787F"/>
    <w:rsid w:val="0058580C"/>
    <w:rsid w:val="00596EC5"/>
    <w:rsid w:val="005A519F"/>
    <w:rsid w:val="005C1E6F"/>
    <w:rsid w:val="005C634F"/>
    <w:rsid w:val="005E2DD2"/>
    <w:rsid w:val="005F0BB2"/>
    <w:rsid w:val="005F44C3"/>
    <w:rsid w:val="006024A4"/>
    <w:rsid w:val="00602504"/>
    <w:rsid w:val="00605B18"/>
    <w:rsid w:val="00616CD3"/>
    <w:rsid w:val="006175CF"/>
    <w:rsid w:val="006540D2"/>
    <w:rsid w:val="0066199E"/>
    <w:rsid w:val="00662669"/>
    <w:rsid w:val="006645B7"/>
    <w:rsid w:val="0067515D"/>
    <w:rsid w:val="00681611"/>
    <w:rsid w:val="0069719D"/>
    <w:rsid w:val="006A4776"/>
    <w:rsid w:val="006C78C6"/>
    <w:rsid w:val="006D4A23"/>
    <w:rsid w:val="007155DD"/>
    <w:rsid w:val="00733770"/>
    <w:rsid w:val="00736098"/>
    <w:rsid w:val="007549D9"/>
    <w:rsid w:val="00767D4E"/>
    <w:rsid w:val="007809FC"/>
    <w:rsid w:val="00787BF8"/>
    <w:rsid w:val="00791D70"/>
    <w:rsid w:val="007B27AC"/>
    <w:rsid w:val="007B65AA"/>
    <w:rsid w:val="007D2DE0"/>
    <w:rsid w:val="007D2E0D"/>
    <w:rsid w:val="007E3141"/>
    <w:rsid w:val="007F454F"/>
    <w:rsid w:val="0081612F"/>
    <w:rsid w:val="00827005"/>
    <w:rsid w:val="008501A1"/>
    <w:rsid w:val="00867328"/>
    <w:rsid w:val="00873B5E"/>
    <w:rsid w:val="008944A1"/>
    <w:rsid w:val="00926994"/>
    <w:rsid w:val="00935C2F"/>
    <w:rsid w:val="00936D66"/>
    <w:rsid w:val="009429A3"/>
    <w:rsid w:val="00947263"/>
    <w:rsid w:val="00991386"/>
    <w:rsid w:val="009A2459"/>
    <w:rsid w:val="009C4C99"/>
    <w:rsid w:val="009E6C25"/>
    <w:rsid w:val="009F2F51"/>
    <w:rsid w:val="00A21F5B"/>
    <w:rsid w:val="00A26C84"/>
    <w:rsid w:val="00A26E6C"/>
    <w:rsid w:val="00A27F2B"/>
    <w:rsid w:val="00A40B18"/>
    <w:rsid w:val="00A5227F"/>
    <w:rsid w:val="00A52A71"/>
    <w:rsid w:val="00A6275A"/>
    <w:rsid w:val="00A65E4F"/>
    <w:rsid w:val="00A701E8"/>
    <w:rsid w:val="00A86968"/>
    <w:rsid w:val="00A974AF"/>
    <w:rsid w:val="00AB7BD6"/>
    <w:rsid w:val="00AC6AB2"/>
    <w:rsid w:val="00AF34F2"/>
    <w:rsid w:val="00AF696C"/>
    <w:rsid w:val="00B01CF1"/>
    <w:rsid w:val="00B01D2C"/>
    <w:rsid w:val="00B04790"/>
    <w:rsid w:val="00B8314F"/>
    <w:rsid w:val="00BA6CEE"/>
    <w:rsid w:val="00BB031B"/>
    <w:rsid w:val="00BB6F1A"/>
    <w:rsid w:val="00BC7DDA"/>
    <w:rsid w:val="00BD0BFD"/>
    <w:rsid w:val="00BF3A72"/>
    <w:rsid w:val="00C2746F"/>
    <w:rsid w:val="00C47301"/>
    <w:rsid w:val="00C52E2C"/>
    <w:rsid w:val="00C56C6F"/>
    <w:rsid w:val="00C715E6"/>
    <w:rsid w:val="00C8382F"/>
    <w:rsid w:val="00C85400"/>
    <w:rsid w:val="00CA2646"/>
    <w:rsid w:val="00CB6AC3"/>
    <w:rsid w:val="00CB78EC"/>
    <w:rsid w:val="00CC203C"/>
    <w:rsid w:val="00CC2073"/>
    <w:rsid w:val="00D43ABC"/>
    <w:rsid w:val="00D658E9"/>
    <w:rsid w:val="00D82B84"/>
    <w:rsid w:val="00D85617"/>
    <w:rsid w:val="00DA3DD6"/>
    <w:rsid w:val="00DA4005"/>
    <w:rsid w:val="00DD2A32"/>
    <w:rsid w:val="00DF7F09"/>
    <w:rsid w:val="00E42CCC"/>
    <w:rsid w:val="00E47287"/>
    <w:rsid w:val="00E723B4"/>
    <w:rsid w:val="00E7382F"/>
    <w:rsid w:val="00E80693"/>
    <w:rsid w:val="00EA49AA"/>
    <w:rsid w:val="00EB4BF5"/>
    <w:rsid w:val="00EB74C9"/>
    <w:rsid w:val="00EC3CB6"/>
    <w:rsid w:val="00ED778F"/>
    <w:rsid w:val="00EE244A"/>
    <w:rsid w:val="00F53CBC"/>
    <w:rsid w:val="00F55835"/>
    <w:rsid w:val="00F55882"/>
    <w:rsid w:val="00F5760F"/>
    <w:rsid w:val="00F70373"/>
    <w:rsid w:val="00F772CA"/>
    <w:rsid w:val="00F8068D"/>
    <w:rsid w:val="00F81CF7"/>
    <w:rsid w:val="00F93306"/>
    <w:rsid w:val="00FE65A0"/>
    <w:rsid w:val="00FF3B5F"/>
    <w:rsid w:val="00FF6A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53A444A"/>
  <w14:defaultImageDpi w14:val="300"/>
  <w15:docId w15:val="{C44627BB-122B-43E8-A8F2-E1BC51A2F9B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rsid w:val="007B65AA"/>
    <w:pPr>
      <w:pBdr>
        <w:top w:val="nil"/>
        <w:left w:val="nil"/>
        <w:bottom w:val="nil"/>
        <w:right w:val="nil"/>
        <w:between w:val="nil"/>
      </w:pBdr>
      <w:spacing w:line="276" w:lineRule="auto"/>
    </w:pPr>
    <w:rPr>
      <w:rFonts w:ascii="Arial" w:eastAsia="Arial" w:hAnsi="Arial" w:cs="Arial"/>
      <w:color w:val="000000"/>
      <w:sz w:val="22"/>
      <w:szCs w:val="22"/>
      <w:lang w:val="e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unhideWhenUsed/>
    <w:rsid w:val="007B65A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B65AA"/>
    <w:rPr>
      <w:rFonts w:ascii="Arial" w:eastAsia="Arial" w:hAnsi="Arial" w:cs="Arial"/>
      <w:color w:val="000000"/>
      <w:sz w:val="20"/>
      <w:szCs w:val="20"/>
      <w:lang w:val="en"/>
    </w:rPr>
  </w:style>
  <w:style w:type="character" w:styleId="CommentReference">
    <w:name w:val="annotation reference"/>
    <w:basedOn w:val="DefaultParagraphFont"/>
    <w:uiPriority w:val="99"/>
    <w:semiHidden/>
    <w:unhideWhenUsed/>
    <w:rsid w:val="007B65AA"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B65AA"/>
    <w:pPr>
      <w:spacing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B65AA"/>
    <w:rPr>
      <w:rFonts w:ascii="Lucida Grande" w:eastAsia="Arial" w:hAnsi="Lucida Grande" w:cs="Lucida Grande"/>
      <w:color w:val="000000"/>
      <w:sz w:val="18"/>
      <w:szCs w:val="18"/>
      <w:lang w:val="e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715E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715E6"/>
    <w:rPr>
      <w:rFonts w:ascii="Arial" w:eastAsia="Arial" w:hAnsi="Arial" w:cs="Arial"/>
      <w:b/>
      <w:bCs/>
      <w:color w:val="000000"/>
      <w:sz w:val="20"/>
      <w:szCs w:val="20"/>
      <w:lang w:val="en"/>
    </w:rPr>
  </w:style>
  <w:style w:type="table" w:styleId="TableGrid">
    <w:name w:val="Table Grid"/>
    <w:basedOn w:val="TableNormal"/>
    <w:uiPriority w:val="59"/>
    <w:rsid w:val="00245FF2"/>
    <w:rPr>
      <w:rFonts w:eastAsiaTheme="minorHAns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A5227F"/>
    <w:rPr>
      <w:rFonts w:ascii="Arial" w:eastAsia="Arial" w:hAnsi="Arial" w:cs="Arial"/>
      <w:color w:val="000000"/>
      <w:sz w:val="22"/>
      <w:szCs w:val="22"/>
      <w:lang w:val="en"/>
    </w:rPr>
  </w:style>
  <w:style w:type="paragraph" w:styleId="Header">
    <w:name w:val="header"/>
    <w:basedOn w:val="Normal"/>
    <w:link w:val="HeaderChar"/>
    <w:uiPriority w:val="99"/>
    <w:unhideWhenUsed/>
    <w:rsid w:val="00483896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83896"/>
    <w:rPr>
      <w:rFonts w:ascii="Arial" w:eastAsia="Arial" w:hAnsi="Arial" w:cs="Arial"/>
      <w:color w:val="000000"/>
      <w:sz w:val="22"/>
      <w:szCs w:val="22"/>
      <w:lang w:val="en"/>
    </w:rPr>
  </w:style>
  <w:style w:type="paragraph" w:styleId="Footer">
    <w:name w:val="footer"/>
    <w:basedOn w:val="Normal"/>
    <w:link w:val="FooterChar"/>
    <w:uiPriority w:val="99"/>
    <w:unhideWhenUsed/>
    <w:rsid w:val="00483896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83896"/>
    <w:rPr>
      <w:rFonts w:ascii="Arial" w:eastAsia="Arial" w:hAnsi="Arial" w:cs="Arial"/>
      <w:color w:val="000000"/>
      <w:sz w:val="22"/>
      <w:szCs w:val="22"/>
      <w:lang w:val="en"/>
    </w:rPr>
  </w:style>
  <w:style w:type="character" w:styleId="Hyperlink">
    <w:name w:val="Hyperlink"/>
    <w:basedOn w:val="DefaultParagraphFont"/>
    <w:uiPriority w:val="99"/>
    <w:unhideWhenUsed/>
    <w:rsid w:val="004A1E02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F3A7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63362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5502</Words>
  <Characters>31362</Characters>
  <Application>Microsoft Office Word</Application>
  <DocSecurity>0</DocSecurity>
  <Lines>261</Lines>
  <Paragraphs>7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Tennessee</Company>
  <LinksUpToDate>false</LinksUpToDate>
  <CharactersWithSpaces>367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hushboo Bafna</dc:creator>
  <cp:keywords/>
  <dc:description/>
  <cp:lastModifiedBy>Agarwal, Pratul</cp:lastModifiedBy>
  <cp:revision>2</cp:revision>
  <dcterms:created xsi:type="dcterms:W3CDTF">2019-07-25T16:15:00Z</dcterms:created>
  <dcterms:modified xsi:type="dcterms:W3CDTF">2019-07-25T16:15:00Z</dcterms:modified>
</cp:coreProperties>
</file>